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1499CF0D" w:rsidR="006F4646" w:rsidRDefault="00722227" w:rsidP="00320ABC">
      <w:pPr>
        <w:pStyle w:val="Title"/>
        <w:jc w:val="both"/>
        <w:rPr>
          <w:rFonts w:ascii="Times New Roman" w:hAnsi="Times New Roman" w:cs="Times New Roman"/>
          <w:sz w:val="36"/>
          <w:szCs w:val="36"/>
        </w:rPr>
      </w:pPr>
      <w:r>
        <w:rPr>
          <w:rFonts w:ascii="Times New Roman" w:hAnsi="Times New Roman" w:cs="Times New Roman"/>
          <w:sz w:val="36"/>
          <w:szCs w:val="36"/>
        </w:rPr>
        <w:t>Trends in bacterial community composition and dynamics span</w:t>
      </w:r>
      <w:r w:rsidR="0073112A">
        <w:rPr>
          <w:rFonts w:ascii="Times New Roman" w:hAnsi="Times New Roman" w:cs="Times New Roman"/>
          <w:sz w:val="36"/>
          <w:szCs w:val="36"/>
        </w:rPr>
        <w:t>ning</w:t>
      </w:r>
      <w:r>
        <w:rPr>
          <w:rFonts w:ascii="Times New Roman" w:hAnsi="Times New Roman" w:cs="Times New Roman"/>
          <w:sz w:val="36"/>
          <w:szCs w:val="36"/>
        </w:rPr>
        <w:t xml:space="preserve"> </w:t>
      </w:r>
      <w:r w:rsidR="0073112A">
        <w:rPr>
          <w:rFonts w:ascii="Times New Roman" w:hAnsi="Times New Roman" w:cs="Times New Roman"/>
          <w:sz w:val="36"/>
          <w:szCs w:val="36"/>
        </w:rPr>
        <w:t>five</w:t>
      </w:r>
      <w:r>
        <w:rPr>
          <w:rFonts w:ascii="Times New Roman" w:hAnsi="Times New Roman" w:cs="Times New Roman"/>
          <w:sz w:val="36"/>
          <w:szCs w:val="36"/>
        </w:rPr>
        <w:t xml:space="preserve"> years in freshwater bog lakes</w:t>
      </w:r>
    </w:p>
    <w:p w14:paraId="641A5A9A" w14:textId="77777777" w:rsidR="006F4646" w:rsidRDefault="006F4646" w:rsidP="00320ABC">
      <w:pPr>
        <w:jc w:val="both"/>
      </w:pPr>
    </w:p>
    <w:p w14:paraId="6212BF07" w14:textId="64401AA5" w:rsidR="006F4646" w:rsidRDefault="006F4646" w:rsidP="00320ABC">
      <w:pPr>
        <w:spacing w:line="480" w:lineRule="auto"/>
        <w:jc w:val="both"/>
      </w:pPr>
      <w:r w:rsidRPr="007335ED">
        <w:t>Alex</w:t>
      </w:r>
      <w:r>
        <w:t>andra M.</w:t>
      </w:r>
      <w:r w:rsidRPr="007335ED">
        <w:t xml:space="preserve"> Linz</w:t>
      </w:r>
      <w:r w:rsidR="00B103AB">
        <w:t xml:space="preserve"> #</w:t>
      </w:r>
      <w:r w:rsidRPr="007335ED">
        <w:t xml:space="preserve">,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p>
    <w:p w14:paraId="04375DC4" w14:textId="77777777" w:rsidR="006F4646" w:rsidRDefault="006F4646" w:rsidP="00320ABC">
      <w:pPr>
        <w:spacing w:line="480" w:lineRule="auto"/>
        <w:jc w:val="both"/>
      </w:pPr>
    </w:p>
    <w:p w14:paraId="5B14E318" w14:textId="77777777" w:rsidR="006F4646" w:rsidRDefault="006F4646" w:rsidP="00320ABC">
      <w:pPr>
        <w:jc w:val="both"/>
      </w:pPr>
    </w:p>
    <w:p w14:paraId="4B590714" w14:textId="77777777" w:rsidR="006F4646" w:rsidRDefault="006F4646" w:rsidP="00320ABC">
      <w:pPr>
        <w:jc w:val="both"/>
      </w:pPr>
    </w:p>
    <w:p w14:paraId="317171AB" w14:textId="77777777" w:rsidR="006F4646" w:rsidRDefault="006F4646" w:rsidP="00320ABC">
      <w:pPr>
        <w:jc w:val="both"/>
      </w:pPr>
    </w:p>
    <w:p w14:paraId="68227A12" w14:textId="77777777" w:rsidR="006F4646" w:rsidRPr="00A16AAA" w:rsidRDefault="006F4646" w:rsidP="00320ABC">
      <w:pPr>
        <w:jc w:val="both"/>
      </w:pPr>
    </w:p>
    <w:p w14:paraId="0DB1F349" w14:textId="44CCC942" w:rsidR="006F4646" w:rsidRPr="00A16AAA" w:rsidRDefault="00B103AB" w:rsidP="00320ABC">
      <w:pPr>
        <w:spacing w:line="480" w:lineRule="auto"/>
        <w:jc w:val="both"/>
      </w:pPr>
      <w:r>
        <w:t>#</w:t>
      </w:r>
      <w:r w:rsidR="006F4646" w:rsidRPr="00A16AAA">
        <w:t xml:space="preserve"> </w:t>
      </w:r>
      <w:r w:rsidR="006F4646">
        <w:t>corresponding author</w:t>
      </w:r>
      <w:r w:rsidR="006F4646" w:rsidRPr="00A16AAA">
        <w:t xml:space="preserve">: </w:t>
      </w:r>
      <w:r>
        <w:t>Alexandra Linz, Department</w:t>
      </w:r>
      <w:r w:rsidR="006F4646" w:rsidRPr="00A16AAA">
        <w:t xml:space="preserve"> of Bacteriology, University of Wisconsin 1550 Linden Drive Room 55</w:t>
      </w:r>
      <w:r>
        <w:t>25</w:t>
      </w:r>
      <w:r w:rsidR="006F4646" w:rsidRPr="00A16AAA">
        <w:t xml:space="preserve"> Madison, WI 53706, Email: </w:t>
      </w:r>
      <w:r>
        <w:t>amlinz</w:t>
      </w:r>
      <w:r w:rsidR="006F4646" w:rsidRPr="00A16AAA">
        <w:t>@wisc.edu</w:t>
      </w:r>
    </w:p>
    <w:p w14:paraId="7ECEFCD3" w14:textId="77777777" w:rsidR="006F4646" w:rsidRPr="00A16AAA" w:rsidRDefault="006F4646" w:rsidP="00320ABC">
      <w:pPr>
        <w:jc w:val="both"/>
      </w:pPr>
    </w:p>
    <w:p w14:paraId="65C62B87" w14:textId="127E6C93" w:rsidR="006F4646" w:rsidRPr="00A16AAA" w:rsidRDefault="006F4646" w:rsidP="00320ABC">
      <w:pPr>
        <w:pStyle w:val="ManuscriptText"/>
        <w:ind w:firstLine="0"/>
      </w:pPr>
      <w:r w:rsidRPr="00A16AAA">
        <w:t>Running title:</w:t>
      </w:r>
      <w:r>
        <w:t xml:space="preserve"> </w:t>
      </w:r>
      <w:r w:rsidR="00B103AB">
        <w:t>Trends in bacterial communities spanning five years</w:t>
      </w:r>
    </w:p>
    <w:p w14:paraId="7E80C410" w14:textId="77777777" w:rsidR="006F4646" w:rsidRDefault="006F4646" w:rsidP="00320ABC">
      <w:pPr>
        <w:pStyle w:val="ManuscriptText"/>
        <w:ind w:firstLine="0"/>
      </w:pPr>
      <w:r>
        <w:t>Keywords:</w:t>
      </w:r>
    </w:p>
    <w:p w14:paraId="2CEE9AD7" w14:textId="160BFDE6" w:rsidR="006F4646" w:rsidRDefault="006F4646" w:rsidP="00320ABC">
      <w:pPr>
        <w:jc w:val="both"/>
      </w:pPr>
      <w:r>
        <w:t xml:space="preserve">Abstract word count: </w:t>
      </w:r>
      <w:r w:rsidR="001B5FE7">
        <w:t>186</w:t>
      </w:r>
    </w:p>
    <w:p w14:paraId="58B6FBDA" w14:textId="3EB08A9D" w:rsidR="006F4646" w:rsidRDefault="006F4646" w:rsidP="00320ABC">
      <w:pPr>
        <w:jc w:val="both"/>
      </w:pPr>
      <w:r>
        <w:t xml:space="preserve">Importance word count: </w:t>
      </w:r>
      <w:r w:rsidR="001B5FE7">
        <w:t>141</w:t>
      </w:r>
    </w:p>
    <w:p w14:paraId="7EE8BA8D" w14:textId="6195D2C2" w:rsidR="006F4646" w:rsidRDefault="006F4646" w:rsidP="00320ABC">
      <w:pPr>
        <w:jc w:val="both"/>
      </w:pPr>
      <w:r>
        <w:t xml:space="preserve">Article word count: </w:t>
      </w:r>
      <w:r w:rsidR="00CD0AA6">
        <w:t>4</w:t>
      </w:r>
      <w:r w:rsidR="001B5FE7">
        <w:t>795</w:t>
      </w:r>
    </w:p>
    <w:p w14:paraId="1C6C2ABB" w14:textId="65641927" w:rsidR="00090B65" w:rsidRDefault="00090B65" w:rsidP="006F4646"/>
    <w:p w14:paraId="4C25EC79" w14:textId="6B9C2E33" w:rsidR="00090B65" w:rsidRDefault="00090B65" w:rsidP="006F4646"/>
    <w:p w14:paraId="61A55ABA" w14:textId="1B8FEBB5" w:rsidR="00090B65" w:rsidRDefault="00090B65" w:rsidP="006F4646"/>
    <w:p w14:paraId="7B523E97" w14:textId="023EE16B" w:rsidR="00090B65" w:rsidRDefault="00090B65" w:rsidP="006F4646"/>
    <w:p w14:paraId="415A79CC" w14:textId="4955797B" w:rsidR="00090B65" w:rsidRDefault="00090B65" w:rsidP="006F4646"/>
    <w:p w14:paraId="6F22405E" w14:textId="2E594B28" w:rsidR="00090B65" w:rsidRDefault="00090B65" w:rsidP="006F4646"/>
    <w:p w14:paraId="32A506E3" w14:textId="77777777" w:rsidR="00090B65" w:rsidRDefault="00090B65" w:rsidP="006F4646"/>
    <w:p w14:paraId="4278C376" w14:textId="2FB918F7" w:rsidR="006F4646" w:rsidRDefault="006F4646" w:rsidP="00E65E7D">
      <w:pPr>
        <w:pStyle w:val="Heading1"/>
        <w:spacing w:before="0" w:line="480" w:lineRule="auto"/>
        <w:jc w:val="both"/>
      </w:pPr>
      <w:r>
        <w:lastRenderedPageBreak/>
        <w:t>Abstract</w:t>
      </w:r>
    </w:p>
    <w:p w14:paraId="6549301E" w14:textId="63B0BCF6" w:rsidR="006F4646" w:rsidRDefault="00090B65" w:rsidP="00E65E7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long-term </w:t>
      </w:r>
      <w:r w:rsidR="00E23DD4">
        <w:t xml:space="preserve">trends in </w:t>
      </w:r>
      <w:r w:rsidRPr="00022430">
        <w:t>freshwater</w:t>
      </w:r>
      <w:r>
        <w:t xml:space="preserve"> bacterial community composition and dynamics</w:t>
      </w:r>
      <w:r w:rsidRPr="00022430">
        <w:t xml:space="preserve"> are not </w:t>
      </w:r>
      <w:r w:rsidR="00E23DD4">
        <w:t xml:space="preserve">yet </w:t>
      </w:r>
      <w:r w:rsidRPr="00022430">
        <w:t xml:space="preserve">well characterized. </w:t>
      </w:r>
      <w:r>
        <w:t>We</w:t>
      </w:r>
      <w:r w:rsidRPr="00022430">
        <w:t xml:space="preserve"> use</w:t>
      </w:r>
      <w:r>
        <w:t>d</w:t>
      </w:r>
      <w:r w:rsidRPr="00022430">
        <w:t xml:space="preserve"> a multi-year time series of 16S </w:t>
      </w:r>
      <w:proofErr w:type="spellStart"/>
      <w:r>
        <w:t>rRNA</w:t>
      </w:r>
      <w:proofErr w:type="spellEnd"/>
      <w:r>
        <w:t xml:space="preserve"> amplicon sequencing </w:t>
      </w:r>
      <w:r w:rsidRPr="00022430">
        <w:t xml:space="preserve">data from eight bog lakes to </w:t>
      </w:r>
      <w:r>
        <w:t>census the freshwater bacterial community and observe annual and seasonal trends in abundance</w:t>
      </w:r>
      <w:r w:rsidRPr="00022430">
        <w:t>.</w:t>
      </w:r>
      <w:r>
        <w:t xml:space="preserve"> Multiple sites and sampling events were necessary to begin to fully describe the bacterial communities.</w:t>
      </w:r>
      <w:r w:rsidRPr="00022430">
        <w:t xml:space="preserve"> </w:t>
      </w:r>
      <w:r>
        <w:t xml:space="preserve">Each lake and layer contained a </w:t>
      </w:r>
      <w:r w:rsidR="009A2012">
        <w:t>distinct</w:t>
      </w:r>
      <w:r>
        <w:t xml:space="preserve"> bacterial community, with distinct levels of richness and indicator taxa that</w:t>
      </w:r>
      <w:r w:rsidR="009A2012">
        <w:t xml:space="preserve"> likely</w:t>
      </w:r>
      <w:r>
        <w:t xml:space="preserve"> reflected the environmental conditions of each site. The community present in each year </w:t>
      </w:r>
      <w:r w:rsidR="009A4007">
        <w:t>and</w:t>
      </w:r>
      <w:r>
        <w:t xml:space="preserve"> site was also unique. </w:t>
      </w:r>
      <w:r w:rsidR="009A4007">
        <w:t>Despite</w:t>
      </w:r>
      <w:r>
        <w:t xml:space="preserve"> high </w:t>
      </w:r>
      <w:proofErr w:type="spellStart"/>
      <w:r>
        <w:t>interannual</w:t>
      </w:r>
      <w:proofErr w:type="spellEnd"/>
      <w:r>
        <w:t xml:space="preserve"> variability in community composition, we detected a core community of ubiquitous freshwater taxa. Although trends in abundance did not repeat annually, each freshwater lineage within the communities had a consistent lifestyle, defined by persistence, abundance, and variability. The results of our analysis emphasize the importance of long-term observations, as analyzing only a single year of data would not have allowed us to describe the dynamics and composition of these freshwater bacterial communities to the extent presented here.</w:t>
      </w:r>
    </w:p>
    <w:p w14:paraId="1DB47E96" w14:textId="48D618E3" w:rsidR="006F4646" w:rsidRDefault="006F4646" w:rsidP="00E65E7D">
      <w:pPr>
        <w:pStyle w:val="Heading1"/>
        <w:spacing w:before="0" w:line="480" w:lineRule="auto"/>
        <w:jc w:val="both"/>
      </w:pPr>
      <w:r>
        <w:t>Importance</w:t>
      </w:r>
    </w:p>
    <w:p w14:paraId="5DE1CC7E" w14:textId="2C266726" w:rsidR="006F4646" w:rsidRDefault="00090B65" w:rsidP="00E65E7D">
      <w:pPr>
        <w:pStyle w:val="ManuscriptText"/>
        <w:ind w:firstLine="0"/>
      </w:pPr>
      <w:r w:rsidRPr="00022430">
        <w:t xml:space="preserve">Lakes are excellent systems for investigating bacterial community dynamics because </w:t>
      </w:r>
      <w:r>
        <w:t>they have</w:t>
      </w:r>
      <w:r w:rsidR="00CF635F">
        <w:t xml:space="preserve"> clear boundaries and strong environmental gradients</w:t>
      </w:r>
      <w:r w:rsidRPr="00022430">
        <w:t xml:space="preserve">. </w:t>
      </w:r>
      <w:r>
        <w:t xml:space="preserve">The results of our research demonstrate that bacterial community dynamics operate on multi-year timescales, a finding which likely </w:t>
      </w:r>
      <w:r w:rsidR="00D730C7">
        <w:t xml:space="preserve">applies to other ecosystems, with </w:t>
      </w:r>
      <w:r>
        <w:t>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 xml:space="preserve">og lakes play a disproportionately large role in global carbon cycling, </w:t>
      </w:r>
      <w:r w:rsidRPr="00022430">
        <w:lastRenderedPageBreak/>
        <w:t>and the information present</w:t>
      </w:r>
      <w:r>
        <w:t>ed</w:t>
      </w:r>
      <w:r w:rsidRPr="00022430">
        <w:t xml:space="preserve"> here may </w:t>
      </w:r>
      <w:r w:rsidR="00D730C7">
        <w:t xml:space="preserve">ultimately </w:t>
      </w:r>
      <w:r w:rsidRPr="00022430">
        <w:t xml:space="preserve">help refine carbon budgets for these lakes. Finally, all data and code in this study </w:t>
      </w:r>
      <w:r>
        <w:t>are</w:t>
      </w:r>
      <w:r w:rsidRPr="00022430">
        <w:t xml:space="preserve"> </w:t>
      </w:r>
      <w:r w:rsidR="009A4007" w:rsidRPr="00022430">
        <w:t>publicly</w:t>
      </w:r>
      <w:r w:rsidRPr="00022430">
        <w:t xml:space="preserve"> available. We hope that this will serve as a resource to anyone</w:t>
      </w:r>
      <w:r>
        <w:t xml:space="preserve"> seeking to answer their own microbial ecology questions using a multi-year time series</w:t>
      </w:r>
      <w:r w:rsidRPr="00022430">
        <w:t>.</w:t>
      </w:r>
    </w:p>
    <w:p w14:paraId="584FE9DE" w14:textId="77777777" w:rsidR="00E65E7D" w:rsidRDefault="00E65E7D" w:rsidP="00E65E7D">
      <w:pPr>
        <w:pStyle w:val="ManuscriptText"/>
      </w:pPr>
    </w:p>
    <w:p w14:paraId="116598BB" w14:textId="6117282F" w:rsidR="003E73A5" w:rsidRDefault="003E73A5" w:rsidP="00E65E7D">
      <w:pPr>
        <w:pStyle w:val="Heading1"/>
        <w:spacing w:before="0"/>
        <w:jc w:val="both"/>
      </w:pPr>
      <w:r>
        <w:t>Introduction</w:t>
      </w:r>
    </w:p>
    <w:p w14:paraId="7FB0923A" w14:textId="56FE6DE5" w:rsidR="00BF513F" w:rsidRDefault="00BF513F" w:rsidP="00E65E7D">
      <w:pPr>
        <w:spacing w:after="0"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w:t>
      </w:r>
      <w:r w:rsidR="001F7DB6">
        <w:t>capture a full range of</w:t>
      </w:r>
      <w:r w:rsidR="00375D91">
        <w:t xml:space="preserve"> natural variation</w:t>
      </w:r>
      <w:r w:rsidR="00400C71">
        <w:t>.</w:t>
      </w:r>
    </w:p>
    <w:p w14:paraId="3397AC80" w14:textId="39FFAE40" w:rsidR="00443C67" w:rsidRDefault="00400C71" w:rsidP="00E65E7D">
      <w:pPr>
        <w:spacing w:after="0"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606066">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w:t>
      </w:r>
      <w:r w:rsidR="003F1439">
        <w:t>can also</w:t>
      </w:r>
      <w:r w:rsidR="001D1348">
        <w:t xml:space="preserve"> change </w:t>
      </w:r>
      <w:r w:rsidR="009D2487">
        <w:t xml:space="preserve">gradually </w:t>
      </w:r>
      <w:r w:rsidR="001D1348">
        <w:t xml:space="preserve">over </w:t>
      </w:r>
      <w:r w:rsidR="009C26AD">
        <w:t xml:space="preserve">extremely </w:t>
      </w:r>
      <w:r w:rsidR="001D1348">
        <w:t xml:space="preserve">long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xml:space="preserve">; </w:t>
      </w:r>
      <w:r w:rsidR="001D1348">
        <w:lastRenderedPageBreak/>
        <w:t>as these emissions are the re</w:t>
      </w:r>
      <w:r w:rsidR="009D2487">
        <w:t xml:space="preserve">sult of bacterial processes, we </w:t>
      </w:r>
      <w:r w:rsidR="001D1348">
        <w:t>expect that the bacterial community will change on the s</w:t>
      </w:r>
      <w:r w:rsidR="009D2487">
        <w:t>ame time scale as its ecosystem</w:t>
      </w:r>
      <w:r w:rsidR="001D1348">
        <w:t xml:space="preserve">. </w:t>
      </w:r>
      <w:r w:rsidR="009C26AD">
        <w:t xml:space="preserve">Changes </w:t>
      </w:r>
      <w:r w:rsidR="001D1348">
        <w:t xml:space="preserve">in </w:t>
      </w:r>
      <w:r w:rsidR="009C26AD">
        <w:t xml:space="preserve">marine </w:t>
      </w:r>
      <w:r w:rsidR="00443C67">
        <w:t>phyto</w:t>
      </w:r>
      <w:r w:rsidR="001D1348">
        <w:t>plankton</w:t>
      </w:r>
      <w:r w:rsidR="00443C67">
        <w:t xml:space="preserve"> regimes</w:t>
      </w:r>
      <w:r w:rsidR="009D2487">
        <w:t xml:space="preserve"> </w:t>
      </w:r>
      <w:r w:rsidR="001D1348">
        <w:t xml:space="preserve">have been observed </w:t>
      </w:r>
      <w:r w:rsidR="009C26AD">
        <w:t xml:space="preserve">to occur </w:t>
      </w:r>
      <w:r w:rsidR="001D1348">
        <w:t xml:space="preserve">over </w:t>
      </w:r>
      <w:r w:rsidR="00443C67">
        <w:t>the past millennium</w:t>
      </w:r>
      <w:r w:rsidR="009C26AD">
        <w:t>, correlating with shifts in climate</w:t>
      </w:r>
      <w:r w:rsidR="00443C67">
        <w:t xml:space="preserve">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383E6CFD" w:rsidR="005C4246" w:rsidRDefault="001D1348" w:rsidP="00E65E7D">
      <w:pPr>
        <w:spacing w:after="0" w:line="480" w:lineRule="auto"/>
        <w:ind w:firstLine="720"/>
        <w:jc w:val="both"/>
      </w:pPr>
      <w:r>
        <w:t xml:space="preserve"> </w:t>
      </w:r>
      <w:r w:rsidR="00400C71">
        <w:t xml:space="preserve">  </w:t>
      </w:r>
      <w:r w:rsidR="009C26AD">
        <w:t>Multi-year</w:t>
      </w:r>
      <w:r w:rsidR="005C4246">
        <w:t xml:space="preserve"> studies of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606066">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2107B071" w:rsidR="005C4246" w:rsidRDefault="00BB49C5" w:rsidP="00E65E7D">
      <w:pPr>
        <w:spacing w:after="0"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w:t>
      </w:r>
      <w:r w:rsidR="00103BCA">
        <w:lastRenderedPageBreak/>
        <w:t xml:space="preserve">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9C26AD">
        <w:t xml:space="preserve"> in bog lakes are</w:t>
      </w:r>
      <w:r w:rsidR="00103BCA">
        <w:t xml:space="preserve"> still being characterized, but contains both ubiquitous freshwater organisms </w:t>
      </w:r>
      <w:r w:rsidR="00103BCA">
        <w:fldChar w:fldCharType="begin" w:fldLock="1"/>
      </w:r>
      <w:r w:rsidR="00606066">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38599E80" w:rsidR="003E73A5" w:rsidRDefault="00103BCA" w:rsidP="00E65E7D">
      <w:pPr>
        <w:spacing w:after="0"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6122778E" w14:textId="77777777" w:rsidR="00E65E7D" w:rsidRDefault="00E65E7D" w:rsidP="00E65E7D">
      <w:pPr>
        <w:spacing w:after="0" w:line="480" w:lineRule="auto"/>
        <w:ind w:firstLine="720"/>
        <w:jc w:val="both"/>
      </w:pPr>
    </w:p>
    <w:p w14:paraId="55DCEA17" w14:textId="77777777" w:rsidR="00F513F6" w:rsidRDefault="001B6679" w:rsidP="00E65E7D">
      <w:pPr>
        <w:pStyle w:val="Heading1"/>
        <w:spacing w:before="0"/>
      </w:pPr>
      <w:r>
        <w:t>Results</w:t>
      </w:r>
    </w:p>
    <w:p w14:paraId="170D4B0D" w14:textId="77777777" w:rsidR="00E738AA" w:rsidRPr="00E738AA" w:rsidRDefault="00E738AA" w:rsidP="00E65E7D">
      <w:pPr>
        <w:pStyle w:val="Heading2"/>
        <w:spacing w:before="0" w:after="0"/>
      </w:pPr>
      <w:r>
        <w:t>Overview of community composition</w:t>
      </w:r>
    </w:p>
    <w:p w14:paraId="7404EB44" w14:textId="41140BD2" w:rsidR="00E738AA" w:rsidRDefault="00FC6A58" w:rsidP="00E65E7D">
      <w:pPr>
        <w:spacing w:after="0"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w:t>
      </w:r>
      <w:r w:rsidR="00E738AA">
        <w:lastRenderedPageBreak/>
        <w:t xml:space="preserve">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E65E7D">
      <w:pPr>
        <w:pStyle w:val="Heading2"/>
        <w:spacing w:before="0" w:after="0" w:line="480" w:lineRule="auto"/>
        <w:jc w:val="both"/>
      </w:pPr>
      <w:r>
        <w:t>Community richness</w:t>
      </w:r>
    </w:p>
    <w:p w14:paraId="77DA54EB" w14:textId="7033A7E3" w:rsidR="00C91FE3" w:rsidRDefault="00E738AA" w:rsidP="00E65E7D">
      <w:pPr>
        <w:spacing w:after="0" w:line="480" w:lineRule="auto"/>
        <w:jc w:val="both"/>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9C26AD">
        <w:t>Hypolimni</w:t>
      </w:r>
      <w:r w:rsidR="001B5FE7">
        <w:t>a</w:t>
      </w:r>
      <w:proofErr w:type="spellEnd"/>
      <w:r w:rsidR="001B5FE7">
        <w:t xml:space="preserve"> were gen</w:t>
      </w:r>
      <w:r w:rsidR="009C26AD">
        <w:t>erally</w:t>
      </w:r>
      <w:r w:rsidR="00ED1AA6">
        <w:t xml:space="preserve"> </w:t>
      </w:r>
      <w:r w:rsidR="009C26AD">
        <w:t>richer</w:t>
      </w:r>
      <w:r w:rsidR="00ED1AA6">
        <w:t xml:space="preserve">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rsidRPr="00AB0CD6">
        <w:t>fewest taxa, meromictic lakes had the most taxa, and dimictic lakes had interme</w:t>
      </w:r>
      <w:r w:rsidR="00AE4FD7" w:rsidRPr="00AB0CD6">
        <w:t>diate numbers of taxa</w:t>
      </w:r>
      <w:r w:rsidRPr="00AB0CD6">
        <w:t xml:space="preserve">. </w:t>
      </w:r>
      <w:r w:rsidR="00AC0C2E" w:rsidRPr="00AB0CD6">
        <w:t>This dataset includes two fall mixing events (Trout Bog 2007 and North Sparkling Bog 2008), as well as the artificial mixing event in North Sparkling Bog 2008</w:t>
      </w:r>
      <w:r w:rsidR="001A23A2" w:rsidRPr="00AB0CD6">
        <w:t xml:space="preserve"> </w:t>
      </w:r>
      <w:r w:rsidR="00AC0C2E" w:rsidRPr="00AB0CD6">
        <w:fldChar w:fldCharType="begin" w:fldLock="1"/>
      </w:r>
      <w:r w:rsidR="001A23A2" w:rsidRPr="00AB0CD6">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AB0CD6">
        <w:fldChar w:fldCharType="separate"/>
      </w:r>
      <w:r w:rsidR="00AC0C2E" w:rsidRPr="00AB0CD6">
        <w:rPr>
          <w:noProof/>
        </w:rPr>
        <w:t>(11)</w:t>
      </w:r>
      <w:r w:rsidR="00AC0C2E" w:rsidRPr="00AB0CD6">
        <w:fldChar w:fldCharType="end"/>
      </w:r>
      <w:r w:rsidR="001A23A2" w:rsidRPr="00AB0CD6">
        <w:t>. Richness decreased sharply in mixed samples</w:t>
      </w:r>
      <w:r w:rsidR="009C26AD">
        <w:t xml:space="preserve"> compared to those taken during the summer stratified period</w:t>
      </w:r>
      <w:r w:rsidR="001A23A2" w:rsidRPr="00AB0CD6">
        <w:t xml:space="preserve"> (Figure S2).</w:t>
      </w:r>
    </w:p>
    <w:p w14:paraId="0DF8BCA0" w14:textId="77777777" w:rsidR="00C91FE3" w:rsidRPr="000D4BB0" w:rsidRDefault="00C91FE3" w:rsidP="00E65E7D">
      <w:pPr>
        <w:pStyle w:val="Heading2"/>
        <w:spacing w:before="0" w:after="0"/>
        <w:jc w:val="both"/>
      </w:pPr>
      <w:r w:rsidRPr="000D4BB0">
        <w:t>Clusters of community composition</w:t>
      </w:r>
    </w:p>
    <w:p w14:paraId="1A690657" w14:textId="0D3D5903" w:rsidR="00C91FE3" w:rsidRDefault="00C91FE3" w:rsidP="00E65E7D">
      <w:pPr>
        <w:spacing w:after="0"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8B6087">
        <w:t xml:space="preserve"> and lake was evident (Figure S3</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2F21F076" w:rsidR="00053DFA" w:rsidRDefault="00475922" w:rsidP="00E65E7D">
      <w:pPr>
        <w:spacing w:after="0" w:line="480" w:lineRule="auto"/>
        <w:ind w:firstLine="720"/>
        <w:jc w:val="both"/>
      </w:pPr>
      <w:r>
        <w:lastRenderedPageBreak/>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w:t>
      </w:r>
      <w:r w:rsidR="009C26AD">
        <w:t>0.</w:t>
      </w:r>
      <w:r w:rsidR="009F1636">
        <w:t xml:space="preserve">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p>
    <w:p w14:paraId="092F8A34" w14:textId="77777777" w:rsidR="009B7954" w:rsidRDefault="00C91FE3" w:rsidP="00E65E7D">
      <w:pPr>
        <w:pStyle w:val="Heading2"/>
        <w:spacing w:before="0" w:after="0" w:line="240" w:lineRule="auto"/>
        <w:jc w:val="both"/>
      </w:pPr>
      <w:r>
        <w:t>Variability and dispersion</w:t>
      </w:r>
    </w:p>
    <w:p w14:paraId="7548450F" w14:textId="5B909E65" w:rsidR="004A6171" w:rsidRPr="00E65E7D" w:rsidRDefault="00C91FE3" w:rsidP="00E65E7D">
      <w:pPr>
        <w:spacing w:after="0"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708E36F3" w14:textId="7B71FAEE" w:rsidR="004A6171" w:rsidRDefault="004A6171" w:rsidP="00E65E7D">
      <w:pPr>
        <w:spacing w:after="0" w:line="480" w:lineRule="auto"/>
        <w:jc w:val="both"/>
        <w:rPr>
          <w:rFonts w:cs="Times New Roman"/>
          <w:noProof/>
          <w:szCs w:val="24"/>
        </w:rPr>
      </w:pPr>
      <w:r>
        <w:rPr>
          <w:rFonts w:cs="Times New Roman"/>
          <w:noProof/>
          <w:szCs w:val="24"/>
        </w:rPr>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w:t>
      </w:r>
      <w:r w:rsidR="00CF5084">
        <w:rPr>
          <w:rFonts w:cs="Times New Roman"/>
          <w:noProof/>
          <w:szCs w:val="24"/>
        </w:rPr>
        <w:t>sitions dominated by few taxa, possibily</w:t>
      </w:r>
      <w:r w:rsidR="009F1636">
        <w:rPr>
          <w:rFonts w:cs="Times New Roman"/>
          <w:noProof/>
          <w:szCs w:val="24"/>
        </w:rPr>
        <w:t xml:space="preserve">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w:t>
      </w:r>
      <w:r w:rsidR="00A25DCF">
        <w:rPr>
          <w:rFonts w:cs="Times New Roman"/>
          <w:noProof/>
          <w:szCs w:val="24"/>
        </w:rPr>
        <w:t xml:space="preserve">Increased sampling may reveal significant dispersion in these lakes.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E65E7D">
      <w:pPr>
        <w:pStyle w:val="Heading2"/>
        <w:spacing w:before="0" w:after="0"/>
        <w:jc w:val="both"/>
        <w:rPr>
          <w:noProof/>
        </w:rPr>
      </w:pPr>
      <w:r>
        <w:rPr>
          <w:noProof/>
        </w:rPr>
        <w:lastRenderedPageBreak/>
        <w:t>The core community of bog lakes</w:t>
      </w:r>
    </w:p>
    <w:p w14:paraId="765E4A92" w14:textId="5F2A4BFB" w:rsidR="008311BE" w:rsidRDefault="0098316F" w:rsidP="00E65E7D">
      <w:pPr>
        <w:spacing w:after="0"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Four OTUs met this 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4A5158" w:rsidR="0098316F" w:rsidRDefault="008311BE" w:rsidP="00E65E7D">
      <w:pPr>
        <w:spacing w:after="0"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lastRenderedPageBreak/>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7E5E7643" w14:textId="2A669360" w:rsidR="0033104B" w:rsidRDefault="00C8344B" w:rsidP="00E65E7D">
      <w:pPr>
        <w:spacing w:after="0"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w:t>
      </w:r>
      <w:r w:rsidR="00A25DCF">
        <w:t xml:space="preserve">by </w:t>
      </w:r>
      <w:r w:rsidR="007655CF">
        <w:t>and unique to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 xml:space="preserve">OTUs while polymictic lakes </w:t>
      </w:r>
      <w:r w:rsidR="00003FF6" w:rsidRPr="00A74786">
        <w:t>had</w:t>
      </w:r>
      <w:r w:rsidR="007655CF" w:rsidRPr="00A74786">
        <w:t xml:space="preserve"> the least, consistent with the differences in richness between lakes </w:t>
      </w:r>
      <w:r w:rsidR="00003FF6" w:rsidRPr="00A74786">
        <w:t>(</w:t>
      </w:r>
      <w:r w:rsidR="007655CF" w:rsidRPr="00A74786">
        <w:t>Figure 1</w:t>
      </w:r>
      <w:r w:rsidR="00003FF6" w:rsidRPr="00A74786">
        <w:t>)</w:t>
      </w:r>
      <w:r w:rsidR="007655CF" w:rsidRPr="00A74786">
        <w:t xml:space="preserve">. </w:t>
      </w:r>
      <w:r w:rsidR="004D456E" w:rsidRPr="00A74786">
        <w:rPr>
          <w:rFonts w:cs="Times New Roman"/>
          <w:bCs/>
          <w:color w:val="000000"/>
        </w:rPr>
        <w:t xml:space="preserve">Shared community membership, i.e. the number of OTUs present at any abundance in both communities, differed between mixing regimes. </w:t>
      </w:r>
      <w:proofErr w:type="spellStart"/>
      <w:r w:rsidR="004D456E" w:rsidRPr="00A74786">
        <w:rPr>
          <w:rFonts w:cs="Times New Roman"/>
          <w:bCs/>
          <w:color w:val="000000"/>
        </w:rPr>
        <w:t>Epilimnia</w:t>
      </w:r>
      <w:proofErr w:type="spellEnd"/>
      <w:r w:rsidR="004D456E" w:rsidRPr="00A74786">
        <w:rPr>
          <w:rFonts w:cs="Times New Roman"/>
          <w:bCs/>
          <w:color w:val="000000"/>
        </w:rPr>
        <w:t xml:space="preserve"> (A) and </w:t>
      </w:r>
      <w:proofErr w:type="spellStart"/>
      <w:r w:rsidR="004D456E" w:rsidRPr="00A74786">
        <w:rPr>
          <w:rFonts w:cs="Times New Roman"/>
          <w:bCs/>
          <w:color w:val="000000"/>
        </w:rPr>
        <w:t>hypolimnia</w:t>
      </w:r>
      <w:proofErr w:type="spellEnd"/>
      <w:r w:rsidR="004D456E" w:rsidRPr="00A74786">
        <w:rPr>
          <w:rFonts w:cs="Times New Roman"/>
          <w:bCs/>
          <w:color w:val="000000"/>
        </w:rPr>
        <w:t xml:space="preserve"> (B) showed similar trends in shared membership: meromictic and dimictic lakes shared the most OTUs, while meromictic and polymictic lakes shared the least. </w:t>
      </w:r>
    </w:p>
    <w:p w14:paraId="7285EFB0" w14:textId="2F8AB410" w:rsidR="007655CF" w:rsidRDefault="007655CF" w:rsidP="00E65E7D">
      <w:pPr>
        <w:spacing w:after="0" w:line="480" w:lineRule="auto"/>
        <w:jc w:val="both"/>
      </w:pPr>
      <w:r>
        <w:tab/>
        <w:t xml:space="preserve">We next used indicator analysis to identify the taxa unique to each mixing regime. Indicator analysis is a statistical method used to determine if taxa are found significantly more </w:t>
      </w:r>
      <w:r w:rsidR="00A25DCF">
        <w:t>frequently</w:t>
      </w:r>
      <w:r>
        <w:t xml:space="preserve">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E65E7D">
      <w:pPr>
        <w:spacing w:after="0" w:line="480" w:lineRule="auto"/>
        <w:jc w:val="both"/>
      </w:pPr>
      <w:r>
        <w:lastRenderedPageBreak/>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52E46B68" w:rsidR="004715CA" w:rsidRPr="00A74786" w:rsidRDefault="00B119D4" w:rsidP="00E65E7D">
      <w:pPr>
        <w:pStyle w:val="Heading2"/>
        <w:spacing w:before="0" w:after="0"/>
        <w:jc w:val="both"/>
      </w:pPr>
      <w:r w:rsidRPr="00A74786">
        <w:t>Lifestyles</w:t>
      </w:r>
      <w:r w:rsidR="001A23A2" w:rsidRPr="00A74786">
        <w:t xml:space="preserve"> of freshwater </w:t>
      </w:r>
      <w:r w:rsidRPr="00A74786">
        <w:t>lineages</w:t>
      </w:r>
    </w:p>
    <w:p w14:paraId="5FCC0E7B" w14:textId="666A2240" w:rsidR="001A23A2" w:rsidRDefault="001A23A2" w:rsidP="00E65E7D">
      <w:pPr>
        <w:spacing w:after="0" w:line="480" w:lineRule="auto"/>
        <w:ind w:firstLine="720"/>
        <w:jc w:val="both"/>
      </w:pPr>
      <w:r w:rsidRPr="00A74786">
        <w:t xml:space="preserve">Even though OTUs do not show the same trends each year, they do </w:t>
      </w:r>
      <w:r w:rsidR="00B119D4" w:rsidRPr="00A74786">
        <w:t>possess patterns</w:t>
      </w:r>
      <w:r w:rsidRPr="00A74786">
        <w:t xml:space="preserve"> that are consistent between years and lakes. We quantified mean abundance when present, persistence</w:t>
      </w:r>
      <w:r w:rsidR="00A25DCF">
        <w:t xml:space="preserve"> (defined as the proportion of samples containing the group of interest)</w:t>
      </w:r>
      <w:r w:rsidRPr="00A74786">
        <w:t xml:space="preserve">, and the coefficient of variation for </w:t>
      </w:r>
      <w:r w:rsidR="00B119D4" w:rsidRPr="00A74786">
        <w:t>lineages</w:t>
      </w:r>
      <w:r w:rsidRPr="00A74786">
        <w:t xml:space="preserve"> classified using the freshwater taxonomy, metrics which have been previously used to categorize OTUs </w:t>
      </w:r>
      <w:r w:rsidRPr="00A74786">
        <w:fldChar w:fldCharType="begin" w:fldLock="1"/>
      </w:r>
      <w:r w:rsidR="009130EC" w:rsidRPr="00A74786">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A74786">
        <w:fldChar w:fldCharType="separate"/>
      </w:r>
      <w:r w:rsidRPr="00A74786">
        <w:rPr>
          <w:noProof/>
        </w:rPr>
        <w:t>(22, 23)</w:t>
      </w:r>
      <w:r w:rsidRPr="00A74786">
        <w:fldChar w:fldCharType="end"/>
      </w:r>
      <w:r w:rsidRPr="00A74786">
        <w:t>. Using only these well-defined freshwater groups allowed better taxonomic resolution</w:t>
      </w:r>
      <w:r w:rsidR="00B119D4" w:rsidRPr="00A74786">
        <w:t xml:space="preserve"> as we summed the abundances of OTUs by their lineage classification</w:t>
      </w:r>
      <w:r w:rsidRPr="00A74786">
        <w:t xml:space="preserve">. </w:t>
      </w:r>
      <w:r w:rsidR="009130EC" w:rsidRPr="00A74786">
        <w:t xml:space="preserve">Lifestyle traits of lineages were consistent across both lakes and years. </w:t>
      </w:r>
      <w:r w:rsidR="00B119D4" w:rsidRPr="00A74786">
        <w:t>Low persistence wa</w:t>
      </w:r>
      <w:r w:rsidRPr="00A74786">
        <w:t xml:space="preserve">s associated with high variability, and low </w:t>
      </w:r>
      <w:r w:rsidR="00B119D4" w:rsidRPr="00A74786">
        <w:t>variability wa</w:t>
      </w:r>
      <w:r w:rsidRPr="00A74786">
        <w:t xml:space="preserve">s associated with high abundance (Figure </w:t>
      </w:r>
      <w:r w:rsidR="008B6087" w:rsidRPr="00A74786">
        <w:t>5, Figure S8</w:t>
      </w:r>
      <w:r w:rsidRPr="00A74786">
        <w:t>).  We rarely observe</w:t>
      </w:r>
      <w:r w:rsidR="00B119D4" w:rsidRPr="00A74786">
        <w:t>d</w:t>
      </w:r>
      <w:r w:rsidRPr="00A74786">
        <w:t xml:space="preserve"> “bloomer</w:t>
      </w:r>
      <w:r w:rsidR="00B119D4" w:rsidRPr="00A74786">
        <w:t>s,” situations where a clade had</w:t>
      </w:r>
      <w:r w:rsidRPr="00A74786">
        <w:t xml:space="preserve"> both high abundance and low persi</w:t>
      </w:r>
      <w:r w:rsidR="00B119D4" w:rsidRPr="00A74786">
        <w:t>stence</w:t>
      </w:r>
      <w:r w:rsidR="00A25DCF">
        <w:t>; one potential reason for this could be that true “bloomers” drop below the detection limit of our sequencing methods when not abundant</w:t>
      </w:r>
      <w:r w:rsidR="00B119D4" w:rsidRPr="00A74786">
        <w:t>. Most freshwater lineages we</w:t>
      </w:r>
      <w:r w:rsidRPr="00A74786">
        <w:t xml:space="preserve">re highly persistent at low abundances with low variability. </w:t>
      </w:r>
      <w:r w:rsidR="00B119D4" w:rsidRPr="00A74786">
        <w:t>Lineage</w:t>
      </w:r>
      <w:r w:rsidRPr="00A74786">
        <w:t xml:space="preserve"> </w:t>
      </w:r>
      <w:proofErr w:type="spellStart"/>
      <w:r w:rsidRPr="00A74786">
        <w:t>gam</w:t>
      </w:r>
      <w:r w:rsidR="00B119D4" w:rsidRPr="00A74786">
        <w:t>III</w:t>
      </w:r>
      <w:proofErr w:type="spellEnd"/>
      <w:r w:rsidR="00B119D4" w:rsidRPr="00A74786">
        <w:t xml:space="preserve"> </w:t>
      </w:r>
      <w:r w:rsidR="00B119D4" w:rsidRPr="00A74786">
        <w:lastRenderedPageBreak/>
        <w:t xml:space="preserve">of the </w:t>
      </w:r>
      <w:proofErr w:type="spellStart"/>
      <w:r w:rsidR="00B119D4" w:rsidRPr="00A74786">
        <w:t>Gammaproteobacteria</w:t>
      </w:r>
      <w:proofErr w:type="spellEnd"/>
      <w:r w:rsidR="00B119D4" w:rsidRPr="00A74786">
        <w:t xml:space="preserve"> wa</w:t>
      </w:r>
      <w:r w:rsidRPr="00A74786">
        <w:t xml:space="preserve">s an exception, with low persistence, low abundance, and high variability. </w:t>
      </w:r>
      <w:r w:rsidR="00B119D4" w:rsidRPr="00A74786">
        <w:t>Lineages</w:t>
      </w:r>
      <w:r w:rsidRPr="00A74786">
        <w:t xml:space="preserve"> </w:t>
      </w:r>
      <w:proofErr w:type="spellStart"/>
      <w:r w:rsidRPr="00A74786">
        <w:t>gamI</w:t>
      </w:r>
      <w:proofErr w:type="spellEnd"/>
      <w:r w:rsidRPr="00A74786">
        <w:t xml:space="preserve"> and </w:t>
      </w:r>
      <w:proofErr w:type="spellStart"/>
      <w:r w:rsidRPr="00A74786">
        <w:t>verI</w:t>
      </w:r>
      <w:proofErr w:type="spellEnd"/>
      <w:r w:rsidRPr="00A74786">
        <w:t>-A occasionally also exhibit</w:t>
      </w:r>
      <w:r w:rsidR="00B119D4" w:rsidRPr="00A74786">
        <w:t>ed</w:t>
      </w:r>
      <w:r w:rsidRPr="00A74786">
        <w:t xml:space="preserve"> this profile. </w:t>
      </w:r>
      <w:r w:rsidR="00B119D4" w:rsidRPr="00A74786">
        <w:t xml:space="preserve">Lineages </w:t>
      </w:r>
      <w:proofErr w:type="spellStart"/>
      <w:r w:rsidR="00B119D4" w:rsidRPr="00A74786">
        <w:t>betII</w:t>
      </w:r>
      <w:proofErr w:type="spellEnd"/>
      <w:r w:rsidR="00B119D4" w:rsidRPr="00A74786">
        <w:t xml:space="preserve"> and </w:t>
      </w:r>
      <w:proofErr w:type="spellStart"/>
      <w:r w:rsidR="00B119D4" w:rsidRPr="00A74786">
        <w:t>acI</w:t>
      </w:r>
      <w:proofErr w:type="spellEnd"/>
      <w:r w:rsidR="00B119D4" w:rsidRPr="00A74786">
        <w:t xml:space="preserve"> we</w:t>
      </w:r>
      <w:r w:rsidRPr="00A74786">
        <w:t xml:space="preserve">re highly abundant and persistent with low variability, consistent with their </w:t>
      </w:r>
      <w:r w:rsidR="00B119D4" w:rsidRPr="00A74786">
        <w:t>suggested lifestyles</w:t>
      </w:r>
      <w:r w:rsidRPr="00A74786">
        <w:t xml:space="preserve"> as ubiquitous freshwater generalists</w:t>
      </w:r>
      <w:r w:rsidR="009130EC" w:rsidRPr="00A74786">
        <w:t xml:space="preserve"> </w:t>
      </w:r>
      <w:r w:rsidR="009130EC" w:rsidRPr="00A74786">
        <w:fldChar w:fldCharType="begin" w:fldLock="1"/>
      </w:r>
      <w:r w:rsidR="00606066">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21)" }, "properties" : { "noteIndex" : 0 }, "schema" : "https://github.com/citation-style-language/schema/raw/master/csl-citation.json" }</w:instrText>
      </w:r>
      <w:r w:rsidR="009130EC" w:rsidRPr="00A74786">
        <w:fldChar w:fldCharType="separate"/>
      </w:r>
      <w:r w:rsidR="009130EC" w:rsidRPr="00A74786">
        <w:rPr>
          <w:noProof/>
        </w:rPr>
        <w:t>(12, 21)</w:t>
      </w:r>
      <w:r w:rsidR="009130EC" w:rsidRPr="00A74786">
        <w:fldChar w:fldCharType="end"/>
      </w:r>
      <w:r w:rsidRPr="00A74786">
        <w:t xml:space="preserve">. </w:t>
      </w:r>
    </w:p>
    <w:p w14:paraId="672FDC11" w14:textId="77777777" w:rsidR="00E65E7D" w:rsidRPr="001A23A2" w:rsidRDefault="00E65E7D" w:rsidP="00E65E7D">
      <w:pPr>
        <w:spacing w:after="0" w:line="480" w:lineRule="auto"/>
        <w:ind w:firstLine="720"/>
        <w:jc w:val="both"/>
      </w:pPr>
    </w:p>
    <w:p w14:paraId="7D93260A" w14:textId="1C63A611" w:rsidR="00A40FC4" w:rsidRDefault="001A4EFF" w:rsidP="00E65E7D">
      <w:pPr>
        <w:pStyle w:val="Heading1"/>
        <w:spacing w:before="0"/>
        <w:jc w:val="both"/>
      </w:pPr>
      <w:r>
        <w:t>Discussion</w:t>
      </w:r>
    </w:p>
    <w:p w14:paraId="23B040CF" w14:textId="04BCE258" w:rsidR="001A4EFF" w:rsidRDefault="001A4EFF" w:rsidP="00E65E7D">
      <w:pPr>
        <w:spacing w:after="0"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w:t>
      </w:r>
      <w:r w:rsidRPr="00A74786">
        <w:rPr>
          <w:rFonts w:cs="Times New Roman"/>
          <w:szCs w:val="24"/>
        </w:rPr>
        <w:t xml:space="preserve">unique bacterial community.  </w:t>
      </w:r>
      <w:r w:rsidR="009130EC" w:rsidRPr="00A74786">
        <w:rPr>
          <w:rFonts w:cs="Times New Roman"/>
          <w:szCs w:val="24"/>
        </w:rPr>
        <w:t>However, freshwater lineages still showed consistent lifestyles, defined by abundance, persistence, and variability, across lakes and years</w:t>
      </w:r>
      <w:r w:rsidR="003A4132">
        <w:rPr>
          <w:rFonts w:cs="Times New Roman"/>
          <w:szCs w:val="24"/>
        </w:rPr>
        <w:t xml:space="preserve">, even though the abundance trends of </w:t>
      </w:r>
      <w:r w:rsidR="009032E3">
        <w:rPr>
          <w:rFonts w:cs="Times New Roman"/>
          <w:szCs w:val="24"/>
        </w:rPr>
        <w:t xml:space="preserve">individual populations were </w:t>
      </w:r>
      <w:r w:rsidR="009130EC" w:rsidRPr="00A74786">
        <w:rPr>
          <w:rFonts w:cs="Times New Roman"/>
          <w:szCs w:val="24"/>
        </w:rPr>
        <w:t xml:space="preserve">. </w:t>
      </w:r>
      <w:r w:rsidRPr="00A74786">
        <w:rPr>
          <w:rFonts w:cs="Times New Roman"/>
          <w:szCs w:val="24"/>
        </w:rPr>
        <w:t>Our results emphasize the</w:t>
      </w:r>
      <w:r w:rsidRPr="008468EF">
        <w:rPr>
          <w:rFonts w:cs="Times New Roman"/>
          <w:szCs w:val="24"/>
        </w:rPr>
        <w:t xml:space="preserv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40AF631E" w:rsidR="001A4EFF" w:rsidRDefault="001A4EFF" w:rsidP="00E65E7D">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amplicon sequencing, we </w:t>
      </w:r>
      <w:r w:rsidR="009032E3">
        <w:t xml:space="preserve">also found persistent groups and could identify </w:t>
      </w:r>
      <w:r w:rsidR="009032E3">
        <w:lastRenderedPageBreak/>
        <w:t>them as the</w:t>
      </w:r>
      <w:r>
        <w:t xml:space="preserve"> ubiquitous freshwater bacteria LD28, acI-B2, </w:t>
      </w:r>
      <w:proofErr w:type="spellStart"/>
      <w:r>
        <w:t>PnecC</w:t>
      </w:r>
      <w:proofErr w:type="spellEnd"/>
      <w:r>
        <w:t>, and bacI-A1. Differences in richness and community member</w:t>
      </w:r>
      <w:r w:rsidR="009032E3">
        <w:t>ship were previously detected between</w:t>
      </w:r>
      <w:r>
        <w:t xml:space="preserve">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28AC0436" w:rsidR="001A4EFF" w:rsidRPr="00B17C95" w:rsidRDefault="001A4EFF" w:rsidP="00E65E7D">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w:t>
      </w:r>
      <w:r w:rsidR="009032E3">
        <w:t xml:space="preserve">communities </w:t>
      </w:r>
      <w:r>
        <w:t xml:space="preserve">tended to be more </w:t>
      </w:r>
      <w:r w:rsidR="009032E3">
        <w:t>dispersed</w:t>
      </w:r>
      <w:r>
        <w:t xml:space="preserve"> than </w:t>
      </w:r>
      <w:proofErr w:type="spellStart"/>
      <w:r>
        <w:t>hypolimnia</w:t>
      </w:r>
      <w:proofErr w:type="spellEnd"/>
      <w:r w:rsidR="009032E3">
        <w:t xml:space="preserve"> communities</w:t>
      </w:r>
      <w:r>
        <w:t xml:space="preserve">, potentially due to increased exposure to climatic events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Mixing was disruptive to both epilimnion and hypolimnion communities, selecting for </w:t>
      </w:r>
      <w:r w:rsidR="009032E3">
        <w:t>only a few taxa that persist</w:t>
      </w:r>
      <w:r w:rsidRPr="00A74786">
        <w:t xml:space="preserve"> during this disturbance, but quickly recovering diversity</w:t>
      </w:r>
      <w:r w:rsidR="009032E3">
        <w:t xml:space="preserve"> once stratification was re-established</w:t>
      </w:r>
      <w:r w:rsidRPr="00A74786">
        <w:t xml:space="preserve"> </w:t>
      </w:r>
      <w:r w:rsidRPr="00A74786">
        <w:fldChar w:fldCharType="begin" w:fldLock="1"/>
      </w:r>
      <w:r w:rsidR="009130EC" w:rsidRPr="00A7478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rsidRPr="00A74786">
        <w:fldChar w:fldCharType="separate"/>
      </w:r>
      <w:r w:rsidR="009130EC" w:rsidRPr="00A74786">
        <w:rPr>
          <w:noProof/>
        </w:rPr>
        <w:t>(11, 26)</w:t>
      </w:r>
      <w:r w:rsidRPr="00A74786">
        <w:fldChar w:fldCharType="end"/>
      </w:r>
      <w:r w:rsidRPr="00A74786">
        <w:t xml:space="preserve">. Comparing richness between lakes of different mixing regimes did not support the intermediate disturbance hypothesis, </w:t>
      </w:r>
      <w:r w:rsidR="00A74786" w:rsidRPr="00A74786">
        <w:t xml:space="preserve">which was </w:t>
      </w:r>
      <w:r w:rsidRPr="00A74786">
        <w:t xml:space="preserve">our initial inspiration for the collection of this dataset; rather, the least </w:t>
      </w:r>
      <w:r w:rsidR="001F1D37" w:rsidRPr="00A74786">
        <w:t xml:space="preserve">frequently mixing </w:t>
      </w:r>
      <w:r w:rsidRPr="00A74786">
        <w:t xml:space="preserve">lakes had the most diverse communities. As many variables </w:t>
      </w:r>
      <w:r w:rsidR="001F1D37" w:rsidRPr="00A74786">
        <w:t xml:space="preserve">co-vary </w:t>
      </w:r>
      <w:r w:rsidRPr="00A74786">
        <w:t>with mixing regime (such as depth, volume of integrated water column, dissolved carbon concentrations and total nitrogen concentration), it is not clear which variables are driving this trend.</w:t>
      </w:r>
      <w:r w:rsidR="00F33076" w:rsidRPr="00A74786">
        <w:t xml:space="preserve"> One likely explanation is that increased depth leads to increased habitat heterogeneity, as more distinct niches develop along the vertical chemical gradient</w:t>
      </w:r>
      <w:r w:rsidR="00A74786">
        <w:t>s</w:t>
      </w:r>
      <w:r w:rsidR="00F33076" w:rsidRPr="00A74786">
        <w:t xml:space="preserve"> in the lake.</w:t>
      </w:r>
      <w:r w:rsidR="00C32D93">
        <w:t xml:space="preserve"> These results are in line with current thinking in the ecological community, as other studies on diversity and disturbance have also found no evidence for the intermediate disturbance hypothesis </w:t>
      </w:r>
      <w:r w:rsidR="00C32D93" w:rsidRPr="00A74786">
        <w:fldChar w:fldCharType="begin" w:fldLock="1"/>
      </w:r>
      <w:r w:rsidR="00C32D93" w:rsidRPr="00A74786">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instrText>
      </w:r>
      <w:r w:rsidR="00C32D93" w:rsidRPr="00A74786">
        <w:fldChar w:fldCharType="separate"/>
      </w:r>
      <w:r w:rsidR="00C32D93" w:rsidRPr="00A74786">
        <w:rPr>
          <w:noProof/>
        </w:rPr>
        <w:t>(27)</w:t>
      </w:r>
      <w:r w:rsidR="00C32D93" w:rsidRPr="00A74786">
        <w:fldChar w:fldCharType="end"/>
      </w:r>
      <w:r w:rsidR="00C32D93" w:rsidRPr="00A74786">
        <w:t>.</w:t>
      </w:r>
    </w:p>
    <w:p w14:paraId="5DAAFFC5" w14:textId="322287E5" w:rsidR="001A4EFF" w:rsidRDefault="001A4EFF" w:rsidP="00E65E7D">
      <w:pPr>
        <w:spacing w:after="0" w:line="480" w:lineRule="auto"/>
        <w:ind w:firstLine="720"/>
        <w:jc w:val="both"/>
        <w:rPr>
          <w:rFonts w:cs="Times New Roman"/>
          <w:szCs w:val="24"/>
        </w:rPr>
      </w:pPr>
      <w:r>
        <w:rPr>
          <w:rFonts w:cs="Times New Roman"/>
          <w:szCs w:val="24"/>
        </w:rPr>
        <w:t xml:space="preserve">We were not able to detect </w:t>
      </w:r>
      <w:r w:rsidR="00C32D93">
        <w:rPr>
          <w:rFonts w:cs="Times New Roman"/>
          <w:szCs w:val="24"/>
        </w:rPr>
        <w:t xml:space="preserve">repeatable annual </w:t>
      </w:r>
      <w:r>
        <w:rPr>
          <w:rFonts w:cs="Times New Roman"/>
          <w:szCs w:val="24"/>
        </w:rPr>
        <w:t>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w:t>
      </w:r>
      <w:r>
        <w:rPr>
          <w:rFonts w:cs="Times New Roman"/>
          <w:szCs w:val="24"/>
        </w:rPr>
        <w:lastRenderedPageBreak/>
        <w:t xml:space="preserve">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9130EC">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8\u201331)"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9130EC">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2)</w:t>
      </w:r>
      <w:r>
        <w:rPr>
          <w:rFonts w:cs="Times New Roman"/>
          <w:szCs w:val="24"/>
        </w:rPr>
        <w:fldChar w:fldCharType="end"/>
      </w:r>
      <w:r>
        <w:rPr>
          <w:rFonts w:cs="Times New Roman"/>
          <w:szCs w:val="24"/>
        </w:rPr>
        <w:t xml:space="preserve">. Seasonal trends were detected in a time series from Lake Mendota similar to </w:t>
      </w:r>
      <w:r w:rsidR="00C32D93">
        <w:rPr>
          <w:rFonts w:cs="Times New Roman"/>
          <w:szCs w:val="24"/>
        </w:rPr>
        <w:t>this study</w:t>
      </w:r>
      <w:r>
        <w:rPr>
          <w:rFonts w:cs="Times New Roman"/>
          <w:szCs w:val="24"/>
        </w:rPr>
        <w:t xml:space="preserve">, but summer samples in Lake Mendota were more variable then those collected in other seasons </w:t>
      </w:r>
      <w:r>
        <w:rPr>
          <w:rFonts w:cs="Times New Roman"/>
          <w:szCs w:val="24"/>
        </w:rPr>
        <w:fldChar w:fldCharType="begin" w:fldLock="1"/>
      </w:r>
      <w:r w:rsidR="009130EC">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4\u201336)"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9130EC">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9130EC">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7)"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655A73C" w:rsidR="001A4EFF" w:rsidRPr="00BE4030" w:rsidRDefault="001A4EFF" w:rsidP="00E65E7D">
      <w:pPr>
        <w:spacing w:after="0"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w:t>
      </w:r>
      <w:r>
        <w:rPr>
          <w:rFonts w:cs="Times New Roman"/>
          <w:szCs w:val="24"/>
        </w:rPr>
        <w:lastRenderedPageBreak/>
        <w:t xml:space="preserve">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9130EC">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9130EC">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9, 40)" }, "properties" : { "noteIndex" : 0 }, "schema" : "https://github.com/citation-style-language/schema/raw/master/csl-citation.json" }</w:instrText>
      </w:r>
      <w:r w:rsidR="001F1D37">
        <w:rPr>
          <w:rFonts w:cs="Times New Roman"/>
          <w:szCs w:val="24"/>
        </w:rPr>
        <w:fldChar w:fldCharType="separate"/>
      </w:r>
      <w:r w:rsidR="009130EC" w:rsidRPr="009130EC">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6240C560" w:rsidR="001A4EFF" w:rsidRPr="00BE4030"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00E01846">
        <w:rPr>
          <w:rFonts w:eastAsia="Times New Roman" w:cs="Times New Roman"/>
          <w:szCs w:val="24"/>
        </w:rPr>
        <w:t>; even our four years of weekly sampling did not result in level rarefaction curves (Figure S7)</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2AB863C4" w:rsidR="001A4EFF"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lastRenderedPageBreak/>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7ED82C98" w14:textId="77777777" w:rsidR="00E65E7D" w:rsidRDefault="00E65E7D" w:rsidP="00E65E7D">
      <w:pPr>
        <w:spacing w:after="0" w:line="480" w:lineRule="auto"/>
        <w:ind w:firstLine="360"/>
        <w:jc w:val="both"/>
        <w:rPr>
          <w:rFonts w:eastAsia="Times New Roman" w:cs="Times New Roman"/>
          <w:szCs w:val="24"/>
        </w:rPr>
      </w:pPr>
    </w:p>
    <w:p w14:paraId="79CBC8F7" w14:textId="25D11C48" w:rsidR="00E65E7D" w:rsidRDefault="00B103AB" w:rsidP="00E65E7D">
      <w:pPr>
        <w:pStyle w:val="Heading1"/>
        <w:spacing w:before="0"/>
        <w:jc w:val="both"/>
      </w:pPr>
      <w:r>
        <w:t xml:space="preserve">Materials and </w:t>
      </w:r>
      <w:r w:rsidR="006F4646">
        <w:t>Methods</w:t>
      </w:r>
    </w:p>
    <w:p w14:paraId="2234DE5E" w14:textId="79923A19" w:rsidR="006F4646" w:rsidRPr="000D4BB0" w:rsidRDefault="006F4646" w:rsidP="00E65E7D">
      <w:pPr>
        <w:pStyle w:val="Heading2"/>
        <w:spacing w:before="0" w:after="0"/>
        <w:jc w:val="both"/>
      </w:pPr>
      <w:r w:rsidRPr="000D4BB0">
        <w:t>Sample Collection</w:t>
      </w:r>
    </w:p>
    <w:p w14:paraId="61437EC2" w14:textId="2BEBD6E7" w:rsidR="006F4646" w:rsidRDefault="006F4646" w:rsidP="00E65E7D">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130E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1)" }, "properties" : { "noteIndex" : 0 }, "schema" : "https://github.com/citation-style-language/schema/raw/master/csl-citation.json" }</w:instrText>
      </w:r>
      <w:r w:rsidRPr="00637477">
        <w:fldChar w:fldCharType="separate"/>
      </w:r>
      <w:r w:rsidR="009130EC" w:rsidRPr="009130EC">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 xml:space="preserve">Trout Bog and Crystal Bog are also primary study sites for the North Temperate Lakes - Long Term Ecological Research Program, which measures a suite of chemical limnology parameters fortnightly during the open </w:t>
      </w:r>
      <w:r>
        <w:lastRenderedPageBreak/>
        <w:t>water season. The NTL-LTER also maintains autonomous sensing buoys on Trout Bog and Crystal Bog, allowing for more refined mixing event detection based on thermistor chain measurements.</w:t>
      </w:r>
    </w:p>
    <w:p w14:paraId="7562C4AC" w14:textId="0D50743C" w:rsidR="006F4646" w:rsidRPr="004C1871" w:rsidRDefault="006F4646" w:rsidP="00E65E7D">
      <w:pPr>
        <w:pStyle w:val="Heading2"/>
        <w:spacing w:before="0" w:after="0"/>
      </w:pPr>
      <w:r w:rsidRPr="000D4BB0">
        <w:t>Sequencing</w:t>
      </w:r>
    </w:p>
    <w:p w14:paraId="5BF6D29A" w14:textId="033176D0" w:rsidR="006F4646" w:rsidRPr="00C84C32" w:rsidRDefault="006F4646" w:rsidP="00E65E7D">
      <w:pPr>
        <w:spacing w:after="0" w:line="480" w:lineRule="auto"/>
        <w:ind w:firstLine="720"/>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r>
        <w:fldChar w:fldCharType="begin" w:fldLock="1"/>
      </w:r>
      <w:r w:rsidR="009130E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2)" }, "properties" : { "noteIndex" : 0 }, "schema" : "https://github.com/citation-style-language/schema/raw/master/csl-citation.json" }</w:instrText>
      </w:r>
      <w:r>
        <w:fldChar w:fldCharType="separate"/>
      </w:r>
      <w:r w:rsidR="009130EC" w:rsidRPr="009130EC">
        <w:rPr>
          <w:noProof/>
        </w:rPr>
        <w:t>(42)</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00F74681">
        <w:t xml:space="preserve"> </w:t>
      </w:r>
      <w:r w:rsidR="00F74681">
        <w:fldChar w:fldCharType="begin" w:fldLock="1"/>
      </w:r>
      <w:r w:rsidR="00606066">
        <w:instrText>ADDIN CSL_CITATION { "citationItems" : [ { "id" : "ITEM-1", "itemData" : { "author" : [ { "dropping-particle" : "", "family" : "Amir", "given" : "A", "non-dropping-particle" : "", "parse-names" : false, "suffix" : "" }, { "dropping-particle" : "", "family" : "McDonald", "given" : "D", "non-dropping-particle" : "", "parse-names" : false, "suffix" : "" }, { "dropping-particle" : "", "family" : "Navas-Molina", "given" : "JA", "non-dropping-particle" : "", "parse-names" : false, "suffix" : "" }, { "dropping-particle" : "", "family" : "Kopylova", "given" : "E", "non-dropping-particle" : "", "parse-names" : false, "suffix" : "" }, { "dropping-particle" : "", "family" : "Morton", "given" : "JT", "non-dropping-particle" : "", "parse-names" : false, "suffix" : "" }, { "dropping-particle" : "", "family" : "Xu", "given" : "ZZ", "non-dropping-particle" : "", "parse-names" : false, "suffix" : "" }, { "dropping-particle" : "", "family" : "Kightley", "given" : "EP", "non-dropping-particle" : "", "parse-names" : false, "suffix" : "" }, { "dropping-particle" : "", "family" : "Thompson", "given" : "LR", "non-dropping-particle" : "", "parse-names" : false, "suffix" : "" }, { "dropping-particle" : "", "family" : "Hyde", "given" : "ER", "non-dropping-particle" : "", "parse-names" : false, "suffix" : "" }, { "dropping-particle" : "", "family" : "Gonzalez", "given" : "A", "non-dropping-particle" : "", "parse-names" : false, "suffix" : "" }, { "dropping-particle" : "", "family" : "Knight", "given" : "R", "non-dropping-particle" : "", "parse-names" : false, "suffix" : "" } ], "container-title" : "mSystems", "id" : "ITEM-1", "issue" : "2", "issued" : { "date-parts" : [ [ "2017" ] ] }, "page" : "1-7", "title" : "Deblur Rapidly Resolves Single-Nucleotide Community Sequence Patterns", "type" : "article-journal", "volume" : "2" }, "uris" : [ "http://www.mendeley.com/documents/?uuid=c3f0f461-27a4-4d5c-964a-2c6b0ef0d591" ] } ], "mendeley" : { "formattedCitation" : "(43)", "plainTextFormattedCitation" : "(43)", "previouslyFormattedCitation" : "(43)" }, "properties" : { "noteIndex" : 0 }, "schema" : "https://github.com/citation-style-language/schema/raw/master/csl-citation.json" }</w:instrText>
      </w:r>
      <w:r w:rsidR="00F74681">
        <w:fldChar w:fldCharType="separate"/>
      </w:r>
      <w:r w:rsidR="00F74681" w:rsidRPr="00F74681">
        <w:rPr>
          <w:noProof/>
        </w:rPr>
        <w:t>(43)</w:t>
      </w:r>
      <w:r w:rsidR="00F74681">
        <w:fldChar w:fldCharType="end"/>
      </w:r>
      <w:r w:rsidR="00F74681">
        <w:t xml:space="preserve">. </w:t>
      </w:r>
      <w:r>
        <w:t>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4D2FE95" w:rsidR="006F4646" w:rsidRDefault="006F4646" w:rsidP="00E65E7D">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606066">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4)", "plainTextFormattedCitation" : "(44)", "previouslyFormattedCitation" : "(44)" }, "properties" : { "noteIndex" : 0 }, "schema" : "https://github.com/citation-style-language/schema/raw/master/csl-citation.json" }</w:instrText>
      </w:r>
      <w:r>
        <w:fldChar w:fldCharType="separate"/>
      </w:r>
      <w:r w:rsidR="00F74681" w:rsidRPr="00F74681">
        <w:rPr>
          <w:noProof/>
        </w:rPr>
        <w:t>(4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606066">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5)", "plainTextFormattedCitation" : "(45)", "previouslyFormattedCitation" : "(45)" }, "properties" : { "noteIndex" : 0 }, "schema" : "https://github.com/citation-style-language/schema/raw/master/csl-citation.json" }</w:instrText>
      </w:r>
      <w:r>
        <w:fldChar w:fldCharType="separate"/>
      </w:r>
      <w:r w:rsidR="00F74681" w:rsidRPr="00F74681">
        <w:rPr>
          <w:noProof/>
        </w:rPr>
        <w:t>(45)</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306C0DB8" w:rsidR="006F4646" w:rsidRPr="002A74FF" w:rsidRDefault="006F4646" w:rsidP="00E65E7D">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606066">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46)", "plainTextFormattedCitation" : "(46)", "previouslyFormattedCitation" : "(46)" }, "properties" : { "noteIndex" : 0 }, "schema" : "https://github.com/citation-style-language/schema/raw/master/csl-citation.json" }</w:instrText>
      </w:r>
      <w:r w:rsidRPr="00F25490">
        <w:fldChar w:fldCharType="separate"/>
      </w:r>
      <w:r w:rsidR="00F74681" w:rsidRPr="00F74681">
        <w:rPr>
          <w:noProof/>
        </w:rPr>
        <w:t>(46)</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606066">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7)", "plainTextFormattedCitation" : "(47)", "previouslyFormattedCitation" : "(47)" }, "properties" : { "noteIndex" : 0 }, "schema" : "https://github.com/citation-style-language/schema/raw/master/csl-citation.json" }</w:instrText>
      </w:r>
      <w:r>
        <w:fldChar w:fldCharType="separate"/>
      </w:r>
      <w:r w:rsidR="00F74681" w:rsidRPr="00F74681">
        <w:rPr>
          <w:noProof/>
        </w:rPr>
        <w:t>(47)</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8"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E65E7D">
      <w:pPr>
        <w:pStyle w:val="Heading2"/>
        <w:spacing w:before="0" w:after="0"/>
        <w:jc w:val="both"/>
      </w:pPr>
      <w:r w:rsidRPr="000D4BB0">
        <w:t>Statistics</w:t>
      </w:r>
    </w:p>
    <w:p w14:paraId="1458A03A" w14:textId="36324BCC" w:rsidR="006F4646" w:rsidRPr="00B12E1C" w:rsidRDefault="006F4646" w:rsidP="00E65E7D">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00E01846">
        <w:t xml:space="preserve">Significant differences in richness between lakes was tested </w:t>
      </w:r>
      <w:r w:rsidR="00455A78">
        <w:t xml:space="preserve">using a pairwise Wilcoxon sum rank </w:t>
      </w:r>
      <w:r w:rsidR="00E01846">
        <w:t xml:space="preserve">test </w:t>
      </w:r>
      <w:r w:rsidR="00455A78">
        <w:t xml:space="preserve">with a Bonferroni adjustment </w:t>
      </w:r>
      <w:r w:rsidR="00E01846">
        <w:t>in</w:t>
      </w:r>
      <w:r w:rsidR="00455A78">
        <w:t xml:space="preserve"> the R package “</w:t>
      </w:r>
      <w:proofErr w:type="spellStart"/>
      <w:r w:rsidR="00455A78">
        <w:t>exactRankTests</w:t>
      </w:r>
      <w:proofErr w:type="spellEnd"/>
      <w:r w:rsidR="00455A78">
        <w:t xml:space="preserve">” (T. </w:t>
      </w:r>
      <w:proofErr w:type="spellStart"/>
      <w:r w:rsidR="00455A78">
        <w:t>Hothorn</w:t>
      </w:r>
      <w:proofErr w:type="spellEnd"/>
      <w:r w:rsidR="00455A78">
        <w:t xml:space="preserve"> and K. </w:t>
      </w:r>
      <w:proofErr w:type="spellStart"/>
      <w:r w:rsidR="00455A78">
        <w:t>Hornik</w:t>
      </w:r>
      <w:proofErr w:type="spellEnd"/>
      <w:r w:rsidR="00455A78">
        <w:t xml:space="preserve">, 2015. </w:t>
      </w:r>
      <w:proofErr w:type="spellStart"/>
      <w:r w:rsidR="00455A78">
        <w:t>exactRankTests</w:t>
      </w:r>
      <w:proofErr w:type="spellEnd"/>
      <w:r w:rsidR="00455A78">
        <w:t>: Exact Distributions for Rank and Permutation Tests).</w:t>
      </w:r>
      <w:r w:rsidR="00E01846">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fldChar w:fldCharType="separate"/>
      </w:r>
      <w:r w:rsidR="00F74681" w:rsidRPr="00F74681">
        <w:rPr>
          <w:noProof/>
        </w:rPr>
        <w:t>(48)</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rsidR="00383CFF">
        <w:fldChar w:fldCharType="separate"/>
      </w:r>
      <w:r w:rsidR="00F74681" w:rsidRPr="00F74681">
        <w:rPr>
          <w:noProof/>
        </w:rPr>
        <w:t>(48)</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00E01846">
        <w:t xml:space="preserve"> and in dispersion between lakes</w:t>
      </w:r>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56E8C7EF" w:rsidR="006F4646" w:rsidRDefault="006F4646" w:rsidP="00E65E7D">
      <w:pPr>
        <w:pStyle w:val="ManuscriptText"/>
      </w:pPr>
      <w:r>
        <w:t>Indicator species analysis was performed using “</w:t>
      </w:r>
      <w:proofErr w:type="spellStart"/>
      <w:r>
        <w:t>indicspecies</w:t>
      </w:r>
      <w:proofErr w:type="spellEnd"/>
      <w:r>
        <w:t xml:space="preserve">” </w:t>
      </w:r>
      <w:r>
        <w:fldChar w:fldCharType="begin" w:fldLock="1"/>
      </w:r>
      <w:r w:rsidR="00606066">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9)", "plainTextFormattedCitation" : "(49)", "previouslyFormattedCitation" : "(49)" }, "properties" : { "noteIndex" : 0 }, "schema" : "https://github.com/citation-style-language/schema/raw/master/csl-citation.json" }</w:instrText>
      </w:r>
      <w:r>
        <w:fldChar w:fldCharType="separate"/>
      </w:r>
      <w:r w:rsidR="00F74681" w:rsidRPr="00F74681">
        <w:rPr>
          <w:noProof/>
        </w:rPr>
        <w:t>(49)</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w:t>
      </w:r>
      <w:r>
        <w:lastRenderedPageBreak/>
        <w:t xml:space="preserve">and negative habitat preferences and accounts for differences in the number of samples from each site. All taxonomic levels were included in this analysis to determine which level of resolution was the best indicator for each taxonomic group. </w:t>
      </w:r>
    </w:p>
    <w:p w14:paraId="646B74DB" w14:textId="38DAEC04" w:rsidR="00E65E7D" w:rsidRDefault="006F4646" w:rsidP="00F74681">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56D27F53" w:rsidR="006F4646" w:rsidRDefault="00B103AB" w:rsidP="00E65E7D">
      <w:pPr>
        <w:pStyle w:val="Heading1"/>
        <w:spacing w:before="0"/>
      </w:pPr>
      <w:r>
        <w:t>Acknowledgments</w:t>
      </w:r>
    </w:p>
    <w:p w14:paraId="52944B73" w14:textId="28A1D77E" w:rsidR="00E65E7D" w:rsidRDefault="00320ABC" w:rsidP="00F74681">
      <w:pPr>
        <w:pStyle w:val="ManuscriptText"/>
      </w:pPr>
      <w:r>
        <w:t>This study was made possible through generous support by the Earth Microbiome Project, which is funded in part through awards by the Keck and Templeton Foundations. AL is</w:t>
      </w:r>
      <w:r w:rsidRPr="00C6005F">
        <w:t xml:space="preserve"> supported by the National Science Foundation Graduate Research Fellowship Program under Grant No. (</w:t>
      </w:r>
      <w:r>
        <w:t>DGE-1256259</w:t>
      </w:r>
      <w:r w:rsidRPr="00C6005F">
        <w:t>).</w:t>
      </w:r>
      <w:r>
        <w:t xml:space="preserve"> </w:t>
      </w:r>
      <w:r w:rsidRPr="00BF2469">
        <w:t>KDM acknowledges funding from the United States National Science Foundation Microbial Observatories program (MCB-0702395), the Long Term Ecological Research</w:t>
      </w:r>
      <w:r>
        <w:t xml:space="preserve"> program (NTL-LTER DEB-0822700) and an INSPIRE award (DEB-</w:t>
      </w:r>
      <w:r w:rsidRPr="00BF2469">
        <w:t>1344254</w:t>
      </w:r>
      <w:r>
        <w:t>).</w:t>
      </w:r>
    </w:p>
    <w:p w14:paraId="296BF780" w14:textId="50C9D202" w:rsidR="00B103AB" w:rsidRPr="00C6005F" w:rsidRDefault="00B103AB" w:rsidP="00F74681">
      <w:pPr>
        <w:spacing w:line="480" w:lineRule="auto"/>
        <w:ind w:firstLine="720"/>
        <w:jc w:val="both"/>
        <w:rPr>
          <w:rFonts w:eastAsia="Times New Roman" w:cs="Times New Roman"/>
          <w:szCs w:val="24"/>
        </w:rPr>
      </w:pPr>
      <w:r w:rsidRPr="00BF2469">
        <w:rPr>
          <w:rFonts w:cs="Times New Roman"/>
          <w:szCs w:val="24"/>
        </w:rPr>
        <w:t>We thank the North Temperate Lak</w:t>
      </w:r>
      <w:r>
        <w:rPr>
          <w:rFonts w:cs="Times New Roman"/>
          <w:szCs w:val="24"/>
        </w:rPr>
        <w:t xml:space="preserve">es Microbial Observatory 2005, </w:t>
      </w:r>
      <w:r w:rsidRPr="00BF2469">
        <w:rPr>
          <w:rFonts w:cs="Times New Roman"/>
          <w:szCs w:val="24"/>
        </w:rPr>
        <w:t xml:space="preserve">2007, 2008, and 2009 field crews, UW-Trout Lake Station, the UW Center for Limnology, and the Global Lakes Ecological Observatory Network for field and logistical support. </w:t>
      </w:r>
      <w:r>
        <w:rPr>
          <w:rFonts w:cs="Times New Roman"/>
          <w:szCs w:val="24"/>
        </w:rPr>
        <w:t xml:space="preserve">Special thanks to Sara Paver and Sara Yeo for coordinating field crews in 2009. We thank Greg </w:t>
      </w:r>
      <w:proofErr w:type="spellStart"/>
      <w:r>
        <w:rPr>
          <w:rFonts w:cs="Times New Roman"/>
          <w:szCs w:val="24"/>
        </w:rPr>
        <w:t>Caporaso</w:t>
      </w:r>
      <w:proofErr w:type="spellEnd"/>
      <w:r>
        <w:rPr>
          <w:rFonts w:cs="Times New Roman"/>
          <w:szCs w:val="24"/>
        </w:rPr>
        <w:t xml:space="preserve"> for contributions during early stages of data analysis and </w:t>
      </w:r>
      <w:proofErr w:type="spellStart"/>
      <w:r w:rsidR="00606066">
        <w:rPr>
          <w:rFonts w:cs="Times New Roman"/>
          <w:szCs w:val="24"/>
        </w:rPr>
        <w:t>Amnon</w:t>
      </w:r>
      <w:proofErr w:type="spellEnd"/>
      <w:r w:rsidR="00606066">
        <w:rPr>
          <w:rFonts w:cs="Times New Roman"/>
          <w:szCs w:val="24"/>
        </w:rPr>
        <w:t xml:space="preserve"> Amir</w:t>
      </w:r>
      <w:r>
        <w:rPr>
          <w:rFonts w:cs="Times New Roman"/>
          <w:szCs w:val="24"/>
        </w:rPr>
        <w:t xml:space="preserve"> for early access to the deblurring algorithm. We thank McMahon Lab members Robin </w:t>
      </w:r>
      <w:proofErr w:type="spellStart"/>
      <w:r>
        <w:rPr>
          <w:rFonts w:cs="Times New Roman"/>
          <w:szCs w:val="24"/>
        </w:rPr>
        <w:t>Rohwer</w:t>
      </w:r>
      <w:proofErr w:type="spellEnd"/>
      <w:r>
        <w:rPr>
          <w:rFonts w:cs="Times New Roman"/>
          <w:szCs w:val="24"/>
        </w:rPr>
        <w:t xml:space="preserve"> and Joshua Hamilton for early access to a workflow used to assign taxonomies to OTUs using a custom 16S training set. We acknowledge efforts by </w:t>
      </w:r>
      <w:r>
        <w:rPr>
          <w:rFonts w:cs="Times New Roman"/>
          <w:szCs w:val="24"/>
        </w:rPr>
        <w:lastRenderedPageBreak/>
        <w:t xml:space="preserve">many McMahon Lab undergrads and technicians related to sample collection and DNA extraction, particularly Georgia Wolfe. </w:t>
      </w:r>
    </w:p>
    <w:p w14:paraId="07F3F978" w14:textId="70866E3A" w:rsidR="001A4EFF" w:rsidRPr="00BE4030" w:rsidRDefault="00E65E7D" w:rsidP="001A4EFF">
      <w:pPr>
        <w:pStyle w:val="Heading1"/>
      </w:pPr>
      <w:r>
        <w:t>References</w:t>
      </w:r>
    </w:p>
    <w:p w14:paraId="2E71E445" w14:textId="3B910F2E" w:rsidR="009376CB" w:rsidRPr="009376CB" w:rsidRDefault="001046F9" w:rsidP="009376CB">
      <w:pPr>
        <w:widowControl w:val="0"/>
        <w:autoSpaceDE w:val="0"/>
        <w:autoSpaceDN w:val="0"/>
        <w:adjustRightInd w:val="0"/>
        <w:spacing w:after="0" w:line="48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376CB" w:rsidRPr="009376CB">
        <w:rPr>
          <w:rFonts w:cs="Times New Roman"/>
          <w:noProof/>
          <w:szCs w:val="24"/>
        </w:rPr>
        <w:t xml:space="preserve">1. </w:t>
      </w:r>
      <w:r w:rsidR="009376CB" w:rsidRPr="009376CB">
        <w:rPr>
          <w:rFonts w:cs="Times New Roman"/>
          <w:noProof/>
          <w:szCs w:val="24"/>
        </w:rPr>
        <w:tab/>
      </w:r>
      <w:r w:rsidR="009376CB" w:rsidRPr="009376CB">
        <w:rPr>
          <w:rFonts w:cs="Times New Roman"/>
          <w:b/>
          <w:bCs/>
          <w:noProof/>
          <w:szCs w:val="24"/>
        </w:rPr>
        <w:t>Shade A</w:t>
      </w:r>
      <w:r w:rsidR="009376CB" w:rsidRPr="009376CB">
        <w:rPr>
          <w:rFonts w:cs="Times New Roman"/>
          <w:noProof/>
          <w:szCs w:val="24"/>
        </w:rPr>
        <w:t xml:space="preserve">, </w:t>
      </w:r>
      <w:r w:rsidR="009376CB" w:rsidRPr="009376CB">
        <w:rPr>
          <w:rFonts w:cs="Times New Roman"/>
          <w:b/>
          <w:bCs/>
          <w:noProof/>
          <w:szCs w:val="24"/>
        </w:rPr>
        <w:t>Caporaso JG</w:t>
      </w:r>
      <w:r w:rsidR="009376CB" w:rsidRPr="009376CB">
        <w:rPr>
          <w:rFonts w:cs="Times New Roman"/>
          <w:noProof/>
          <w:szCs w:val="24"/>
        </w:rPr>
        <w:t xml:space="preserve">, </w:t>
      </w:r>
      <w:r w:rsidR="009376CB" w:rsidRPr="009376CB">
        <w:rPr>
          <w:rFonts w:cs="Times New Roman"/>
          <w:b/>
          <w:bCs/>
          <w:noProof/>
          <w:szCs w:val="24"/>
        </w:rPr>
        <w:t>Handelsman J</w:t>
      </w:r>
      <w:r w:rsidR="009376CB" w:rsidRPr="009376CB">
        <w:rPr>
          <w:rFonts w:cs="Times New Roman"/>
          <w:noProof/>
          <w:szCs w:val="24"/>
        </w:rPr>
        <w:t xml:space="preserve">, </w:t>
      </w:r>
      <w:r w:rsidR="009376CB" w:rsidRPr="009376CB">
        <w:rPr>
          <w:rFonts w:cs="Times New Roman"/>
          <w:b/>
          <w:bCs/>
          <w:noProof/>
          <w:szCs w:val="24"/>
        </w:rPr>
        <w:t>Knight R</w:t>
      </w:r>
      <w:r w:rsidR="009376CB" w:rsidRPr="009376CB">
        <w:rPr>
          <w:rFonts w:cs="Times New Roman"/>
          <w:noProof/>
          <w:szCs w:val="24"/>
        </w:rPr>
        <w:t xml:space="preserve">, </w:t>
      </w:r>
      <w:r w:rsidR="009376CB" w:rsidRPr="009376CB">
        <w:rPr>
          <w:rFonts w:cs="Times New Roman"/>
          <w:b/>
          <w:bCs/>
          <w:noProof/>
          <w:szCs w:val="24"/>
        </w:rPr>
        <w:t>Fierer N</w:t>
      </w:r>
      <w:r w:rsidR="009376CB" w:rsidRPr="009376CB">
        <w:rPr>
          <w:rFonts w:cs="Times New Roman"/>
          <w:noProof/>
          <w:szCs w:val="24"/>
        </w:rPr>
        <w:t xml:space="preserve">. 2013. A meta-analysis of changes in bacterial and archaeal communities with time. ISME J </w:t>
      </w:r>
      <w:r w:rsidR="009376CB" w:rsidRPr="009376CB">
        <w:rPr>
          <w:rFonts w:cs="Times New Roman"/>
          <w:b/>
          <w:bCs/>
          <w:noProof/>
          <w:szCs w:val="24"/>
        </w:rPr>
        <w:t>7</w:t>
      </w:r>
      <w:r w:rsidR="009376CB" w:rsidRPr="009376CB">
        <w:rPr>
          <w:rFonts w:cs="Times New Roman"/>
          <w:noProof/>
          <w:szCs w:val="24"/>
        </w:rPr>
        <w:t>:1493–506.</w:t>
      </w:r>
    </w:p>
    <w:p w14:paraId="624EFEF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 </w:t>
      </w:r>
      <w:r w:rsidRPr="009376CB">
        <w:rPr>
          <w:rFonts w:cs="Times New Roman"/>
          <w:noProof/>
          <w:szCs w:val="24"/>
        </w:rPr>
        <w:tab/>
      </w:r>
      <w:r w:rsidRPr="009376CB">
        <w:rPr>
          <w:rFonts w:cs="Times New Roman"/>
          <w:b/>
          <w:bCs/>
          <w:noProof/>
          <w:szCs w:val="24"/>
        </w:rPr>
        <w:t>Faust K</w:t>
      </w:r>
      <w:r w:rsidRPr="009376CB">
        <w:rPr>
          <w:rFonts w:cs="Times New Roman"/>
          <w:noProof/>
          <w:szCs w:val="24"/>
        </w:rPr>
        <w:t xml:space="preserve">, </w:t>
      </w:r>
      <w:r w:rsidRPr="009376CB">
        <w:rPr>
          <w:rFonts w:cs="Times New Roman"/>
          <w:b/>
          <w:bCs/>
          <w:noProof/>
          <w:szCs w:val="24"/>
        </w:rPr>
        <w:t>Lahti L</w:t>
      </w:r>
      <w:r w:rsidRPr="009376CB">
        <w:rPr>
          <w:rFonts w:cs="Times New Roman"/>
          <w:noProof/>
          <w:szCs w:val="24"/>
        </w:rPr>
        <w:t xml:space="preserve">, </w:t>
      </w:r>
      <w:r w:rsidRPr="009376CB">
        <w:rPr>
          <w:rFonts w:cs="Times New Roman"/>
          <w:b/>
          <w:bCs/>
          <w:noProof/>
          <w:szCs w:val="24"/>
        </w:rPr>
        <w:t>Gonze D</w:t>
      </w:r>
      <w:r w:rsidRPr="009376CB">
        <w:rPr>
          <w:rFonts w:cs="Times New Roman"/>
          <w:noProof/>
          <w:szCs w:val="24"/>
        </w:rPr>
        <w:t xml:space="preserve">, </w:t>
      </w:r>
      <w:r w:rsidRPr="009376CB">
        <w:rPr>
          <w:rFonts w:cs="Times New Roman"/>
          <w:b/>
          <w:bCs/>
          <w:noProof/>
          <w:szCs w:val="24"/>
        </w:rPr>
        <w:t>de Vos WM</w:t>
      </w:r>
      <w:r w:rsidRPr="009376CB">
        <w:rPr>
          <w:rFonts w:cs="Times New Roman"/>
          <w:noProof/>
          <w:szCs w:val="24"/>
        </w:rPr>
        <w:t xml:space="preserve">, </w:t>
      </w:r>
      <w:r w:rsidRPr="009376CB">
        <w:rPr>
          <w:rFonts w:cs="Times New Roman"/>
          <w:b/>
          <w:bCs/>
          <w:noProof/>
          <w:szCs w:val="24"/>
        </w:rPr>
        <w:t>Raes J</w:t>
      </w:r>
      <w:r w:rsidRPr="009376CB">
        <w:rPr>
          <w:rFonts w:cs="Times New Roman"/>
          <w:noProof/>
          <w:szCs w:val="24"/>
        </w:rPr>
        <w:t xml:space="preserve">. 2015. Metagenomics meets time series analysis: unraveling microbial community dynamics. Curr Opin Microbiol </w:t>
      </w:r>
      <w:r w:rsidRPr="009376CB">
        <w:rPr>
          <w:rFonts w:cs="Times New Roman"/>
          <w:b/>
          <w:bCs/>
          <w:noProof/>
          <w:szCs w:val="24"/>
        </w:rPr>
        <w:t>25</w:t>
      </w:r>
      <w:r w:rsidRPr="009376CB">
        <w:rPr>
          <w:rFonts w:cs="Times New Roman"/>
          <w:noProof/>
          <w:szCs w:val="24"/>
        </w:rPr>
        <w:t>:56–66.</w:t>
      </w:r>
    </w:p>
    <w:p w14:paraId="0B98F42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 </w:t>
      </w:r>
      <w:r w:rsidRPr="009376CB">
        <w:rPr>
          <w:rFonts w:cs="Times New Roman"/>
          <w:noProof/>
          <w:szCs w:val="24"/>
        </w:rPr>
        <w:tab/>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Cadkin T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Spatial and temporal scales of aquatic bacterial beta diversity. Front Microbiol </w:t>
      </w:r>
      <w:r w:rsidRPr="009376CB">
        <w:rPr>
          <w:rFonts w:cs="Times New Roman"/>
          <w:b/>
          <w:bCs/>
          <w:noProof/>
          <w:szCs w:val="24"/>
        </w:rPr>
        <w:t>3</w:t>
      </w:r>
      <w:r w:rsidRPr="009376CB">
        <w:rPr>
          <w:rFonts w:cs="Times New Roman"/>
          <w:noProof/>
          <w:szCs w:val="24"/>
        </w:rPr>
        <w:t>:1–10.</w:t>
      </w:r>
    </w:p>
    <w:p w14:paraId="05DC01A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 </w:t>
      </w:r>
      <w:r w:rsidRPr="009376CB">
        <w:rPr>
          <w:rFonts w:cs="Times New Roman"/>
          <w:noProof/>
          <w:szCs w:val="24"/>
        </w:rPr>
        <w:tab/>
      </w:r>
      <w:r w:rsidRPr="009376CB">
        <w:rPr>
          <w:rFonts w:cs="Times New Roman"/>
          <w:b/>
          <w:bCs/>
          <w:noProof/>
          <w:szCs w:val="24"/>
        </w:rPr>
        <w:t>Mitsch WJ</w:t>
      </w:r>
      <w:r w:rsidRPr="009376CB">
        <w:rPr>
          <w:rFonts w:cs="Times New Roman"/>
          <w:noProof/>
          <w:szCs w:val="24"/>
        </w:rPr>
        <w:t xml:space="preserve">, </w:t>
      </w:r>
      <w:r w:rsidRPr="009376CB">
        <w:rPr>
          <w:rFonts w:cs="Times New Roman"/>
          <w:b/>
          <w:bCs/>
          <w:noProof/>
          <w:szCs w:val="24"/>
        </w:rPr>
        <w:t>Bernal B</w:t>
      </w:r>
      <w:r w:rsidRPr="009376CB">
        <w:rPr>
          <w:rFonts w:cs="Times New Roman"/>
          <w:noProof/>
          <w:szCs w:val="24"/>
        </w:rPr>
        <w:t xml:space="preserve">, </w:t>
      </w:r>
      <w:r w:rsidRPr="009376CB">
        <w:rPr>
          <w:rFonts w:cs="Times New Roman"/>
          <w:b/>
          <w:bCs/>
          <w:noProof/>
          <w:szCs w:val="24"/>
        </w:rPr>
        <w:t>Nahlik AM</w:t>
      </w:r>
      <w:r w:rsidRPr="009376CB">
        <w:rPr>
          <w:rFonts w:cs="Times New Roman"/>
          <w:noProof/>
          <w:szCs w:val="24"/>
        </w:rPr>
        <w:t xml:space="preserve">, </w:t>
      </w:r>
      <w:r w:rsidRPr="009376CB">
        <w:rPr>
          <w:rFonts w:cs="Times New Roman"/>
          <w:b/>
          <w:bCs/>
          <w:noProof/>
          <w:szCs w:val="24"/>
        </w:rPr>
        <w:t>Mander Ü</w:t>
      </w:r>
      <w:r w:rsidRPr="009376CB">
        <w:rPr>
          <w:rFonts w:cs="Times New Roman"/>
          <w:noProof/>
          <w:szCs w:val="24"/>
        </w:rPr>
        <w:t xml:space="preserve">, </w:t>
      </w:r>
      <w:r w:rsidRPr="009376CB">
        <w:rPr>
          <w:rFonts w:cs="Times New Roman"/>
          <w:b/>
          <w:bCs/>
          <w:noProof/>
          <w:szCs w:val="24"/>
        </w:rPr>
        <w:t>Zhang L</w:t>
      </w:r>
      <w:r w:rsidRPr="009376CB">
        <w:rPr>
          <w:rFonts w:cs="Times New Roman"/>
          <w:noProof/>
          <w:szCs w:val="24"/>
        </w:rPr>
        <w:t xml:space="preserve">, </w:t>
      </w:r>
      <w:r w:rsidRPr="009376CB">
        <w:rPr>
          <w:rFonts w:cs="Times New Roman"/>
          <w:b/>
          <w:bCs/>
          <w:noProof/>
          <w:szCs w:val="24"/>
        </w:rPr>
        <w:t>Anderson CJ</w:t>
      </w:r>
      <w:r w:rsidRPr="009376CB">
        <w:rPr>
          <w:rFonts w:cs="Times New Roman"/>
          <w:noProof/>
          <w:szCs w:val="24"/>
        </w:rPr>
        <w:t xml:space="preserve">, </w:t>
      </w:r>
      <w:r w:rsidRPr="009376CB">
        <w:rPr>
          <w:rFonts w:cs="Times New Roman"/>
          <w:b/>
          <w:bCs/>
          <w:noProof/>
          <w:szCs w:val="24"/>
        </w:rPr>
        <w:t>Jørgensen SE</w:t>
      </w:r>
      <w:r w:rsidRPr="009376CB">
        <w:rPr>
          <w:rFonts w:cs="Times New Roman"/>
          <w:noProof/>
          <w:szCs w:val="24"/>
        </w:rPr>
        <w:t xml:space="preserve">, </w:t>
      </w:r>
      <w:r w:rsidRPr="009376CB">
        <w:rPr>
          <w:rFonts w:cs="Times New Roman"/>
          <w:b/>
          <w:bCs/>
          <w:noProof/>
          <w:szCs w:val="24"/>
        </w:rPr>
        <w:t>Brix H</w:t>
      </w:r>
      <w:r w:rsidRPr="009376CB">
        <w:rPr>
          <w:rFonts w:cs="Times New Roman"/>
          <w:noProof/>
          <w:szCs w:val="24"/>
        </w:rPr>
        <w:t xml:space="preserve">. 2013. Wetlands, carbon, and climate change. Landsc Ecol </w:t>
      </w:r>
      <w:r w:rsidRPr="009376CB">
        <w:rPr>
          <w:rFonts w:cs="Times New Roman"/>
          <w:b/>
          <w:bCs/>
          <w:noProof/>
          <w:szCs w:val="24"/>
        </w:rPr>
        <w:t>28</w:t>
      </w:r>
      <w:r w:rsidRPr="009376CB">
        <w:rPr>
          <w:rFonts w:cs="Times New Roman"/>
          <w:noProof/>
          <w:szCs w:val="24"/>
        </w:rPr>
        <w:t>:583–597.</w:t>
      </w:r>
    </w:p>
    <w:p w14:paraId="6438D41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5. </w:t>
      </w:r>
      <w:r w:rsidRPr="009376CB">
        <w:rPr>
          <w:rFonts w:cs="Times New Roman"/>
          <w:noProof/>
          <w:szCs w:val="24"/>
        </w:rPr>
        <w:tab/>
      </w:r>
      <w:r w:rsidRPr="009376CB">
        <w:rPr>
          <w:rFonts w:cs="Times New Roman"/>
          <w:b/>
          <w:bCs/>
          <w:noProof/>
          <w:szCs w:val="24"/>
        </w:rPr>
        <w:t>McMahon KW</w:t>
      </w:r>
      <w:r w:rsidRPr="009376CB">
        <w:rPr>
          <w:rFonts w:cs="Times New Roman"/>
          <w:noProof/>
          <w:szCs w:val="24"/>
        </w:rPr>
        <w:t xml:space="preserve">, </w:t>
      </w:r>
      <w:r w:rsidRPr="009376CB">
        <w:rPr>
          <w:rFonts w:cs="Times New Roman"/>
          <w:b/>
          <w:bCs/>
          <w:noProof/>
          <w:szCs w:val="24"/>
        </w:rPr>
        <w:t>McCarthy MD</w:t>
      </w:r>
      <w:r w:rsidRPr="009376CB">
        <w:rPr>
          <w:rFonts w:cs="Times New Roman"/>
          <w:noProof/>
          <w:szCs w:val="24"/>
        </w:rPr>
        <w:t xml:space="preserve">, </w:t>
      </w:r>
      <w:r w:rsidRPr="009376CB">
        <w:rPr>
          <w:rFonts w:cs="Times New Roman"/>
          <w:b/>
          <w:bCs/>
          <w:noProof/>
          <w:szCs w:val="24"/>
        </w:rPr>
        <w:t>Sherwood OA</w:t>
      </w:r>
      <w:r w:rsidRPr="009376CB">
        <w:rPr>
          <w:rFonts w:cs="Times New Roman"/>
          <w:noProof/>
          <w:szCs w:val="24"/>
        </w:rPr>
        <w:t xml:space="preserve">, </w:t>
      </w:r>
      <w:r w:rsidRPr="009376CB">
        <w:rPr>
          <w:rFonts w:cs="Times New Roman"/>
          <w:b/>
          <w:bCs/>
          <w:noProof/>
          <w:szCs w:val="24"/>
        </w:rPr>
        <w:t>Larsen T</w:t>
      </w:r>
      <w:r w:rsidRPr="009376CB">
        <w:rPr>
          <w:rFonts w:cs="Times New Roman"/>
          <w:noProof/>
          <w:szCs w:val="24"/>
        </w:rPr>
        <w:t xml:space="preserve">, </w:t>
      </w:r>
      <w:r w:rsidRPr="009376CB">
        <w:rPr>
          <w:rFonts w:cs="Times New Roman"/>
          <w:b/>
          <w:bCs/>
          <w:noProof/>
          <w:szCs w:val="24"/>
        </w:rPr>
        <w:t>Guilderson TP</w:t>
      </w:r>
      <w:r w:rsidRPr="009376CB">
        <w:rPr>
          <w:rFonts w:cs="Times New Roman"/>
          <w:noProof/>
          <w:szCs w:val="24"/>
        </w:rPr>
        <w:t xml:space="preserve">. 2015. Millennial-scale plankton regime shifts in the subtropical North Pacific Ocean. Science (80- ) </w:t>
      </w:r>
      <w:r w:rsidRPr="009376CB">
        <w:rPr>
          <w:rFonts w:cs="Times New Roman"/>
          <w:b/>
          <w:bCs/>
          <w:noProof/>
          <w:szCs w:val="24"/>
        </w:rPr>
        <w:t>350</w:t>
      </w:r>
      <w:r w:rsidRPr="009376CB">
        <w:rPr>
          <w:rFonts w:cs="Times New Roman"/>
          <w:noProof/>
          <w:szCs w:val="24"/>
        </w:rPr>
        <w:t>:1530–1533.</w:t>
      </w:r>
    </w:p>
    <w:p w14:paraId="732E31F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6. </w:t>
      </w:r>
      <w:r w:rsidRPr="009376CB">
        <w:rPr>
          <w:rFonts w:cs="Times New Roman"/>
          <w:noProof/>
          <w:szCs w:val="24"/>
        </w:rPr>
        <w:tab/>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ne DG</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2006. Remarkable heterogeneity in meso- and bathypelagic bacterioplankton assemblage composition. Limnol Oceanogr </w:t>
      </w:r>
      <w:r w:rsidRPr="009376CB">
        <w:rPr>
          <w:rFonts w:cs="Times New Roman"/>
          <w:b/>
          <w:bCs/>
          <w:noProof/>
          <w:szCs w:val="24"/>
        </w:rPr>
        <w:t>51</w:t>
      </w:r>
      <w:r w:rsidRPr="009376CB">
        <w:rPr>
          <w:rFonts w:cs="Times New Roman"/>
          <w:noProof/>
          <w:szCs w:val="24"/>
        </w:rPr>
        <w:t>:1274–1283.</w:t>
      </w:r>
    </w:p>
    <w:p w14:paraId="4E3F3A2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7. </w:t>
      </w:r>
      <w:r w:rsidRPr="009376CB">
        <w:rPr>
          <w:rFonts w:cs="Times New Roman"/>
          <w:noProof/>
          <w:szCs w:val="24"/>
        </w:rPr>
        <w:tab/>
      </w:r>
      <w:r w:rsidRPr="009376CB">
        <w:rPr>
          <w:rFonts w:cs="Times New Roman"/>
          <w:b/>
          <w:bCs/>
          <w:noProof/>
          <w:szCs w:val="24"/>
        </w:rPr>
        <w:t>Gifford SM</w:t>
      </w:r>
      <w:r w:rsidRPr="009376CB">
        <w:rPr>
          <w:rFonts w:cs="Times New Roman"/>
          <w:noProof/>
          <w:szCs w:val="24"/>
        </w:rPr>
        <w:t xml:space="preserve">, </w:t>
      </w:r>
      <w:r w:rsidRPr="009376CB">
        <w:rPr>
          <w:rFonts w:cs="Times New Roman"/>
          <w:b/>
          <w:bCs/>
          <w:noProof/>
          <w:szCs w:val="24"/>
        </w:rPr>
        <w:t>Sharma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2014. Linking activity and function to ecosystem dynamics in a coastal bacterioplankton community. Front Microbiol </w:t>
      </w:r>
      <w:r w:rsidRPr="009376CB">
        <w:rPr>
          <w:rFonts w:cs="Times New Roman"/>
          <w:b/>
          <w:bCs/>
          <w:noProof/>
          <w:szCs w:val="24"/>
        </w:rPr>
        <w:t>5</w:t>
      </w:r>
      <w:r w:rsidRPr="009376CB">
        <w:rPr>
          <w:rFonts w:cs="Times New Roman"/>
          <w:noProof/>
          <w:szCs w:val="24"/>
        </w:rPr>
        <w:t>:1–12.</w:t>
      </w:r>
    </w:p>
    <w:p w14:paraId="6AA7B6C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8. </w:t>
      </w:r>
      <w:r w:rsidRPr="009376CB">
        <w:rPr>
          <w:rFonts w:cs="Times New Roman"/>
          <w:noProof/>
          <w:szCs w:val="24"/>
        </w:rPr>
        <w:tab/>
      </w:r>
      <w:r w:rsidRPr="009376CB">
        <w:rPr>
          <w:rFonts w:cs="Times New Roman"/>
          <w:b/>
          <w:bCs/>
          <w:noProof/>
          <w:szCs w:val="24"/>
        </w:rPr>
        <w:t>Bendall ML</w:t>
      </w:r>
      <w:r w:rsidRPr="009376CB">
        <w:rPr>
          <w:rFonts w:cs="Times New Roman"/>
          <w:noProof/>
          <w:szCs w:val="24"/>
        </w:rPr>
        <w:t xml:space="preserve">, </w:t>
      </w:r>
      <w:r w:rsidRPr="009376CB">
        <w:rPr>
          <w:rFonts w:cs="Times New Roman"/>
          <w:b/>
          <w:bCs/>
          <w:noProof/>
          <w:szCs w:val="24"/>
        </w:rPr>
        <w:t>Stevens SLR</w:t>
      </w:r>
      <w:r w:rsidRPr="009376CB">
        <w:rPr>
          <w:rFonts w:cs="Times New Roman"/>
          <w:noProof/>
          <w:szCs w:val="24"/>
        </w:rPr>
        <w:t xml:space="preserve">, </w:t>
      </w:r>
      <w:r w:rsidRPr="009376CB">
        <w:rPr>
          <w:rFonts w:cs="Times New Roman"/>
          <w:b/>
          <w:bCs/>
          <w:noProof/>
          <w:szCs w:val="24"/>
        </w:rPr>
        <w:t>Chan L</w:t>
      </w:r>
      <w:r w:rsidRPr="009376CB">
        <w:rPr>
          <w:rFonts w:cs="Times New Roman"/>
          <w:noProof/>
          <w:szCs w:val="24"/>
        </w:rPr>
        <w:t xml:space="preserve">, </w:t>
      </w:r>
      <w:r w:rsidRPr="009376CB">
        <w:rPr>
          <w:rFonts w:cs="Times New Roman"/>
          <w:b/>
          <w:bCs/>
          <w:noProof/>
          <w:szCs w:val="24"/>
        </w:rPr>
        <w:t>Malfatti S</w:t>
      </w:r>
      <w:r w:rsidRPr="009376CB">
        <w:rPr>
          <w:rFonts w:cs="Times New Roman"/>
          <w:noProof/>
          <w:szCs w:val="24"/>
        </w:rPr>
        <w:t xml:space="preserve">, </w:t>
      </w:r>
      <w:r w:rsidRPr="009376CB">
        <w:rPr>
          <w:rFonts w:cs="Times New Roman"/>
          <w:b/>
          <w:bCs/>
          <w:noProof/>
          <w:szCs w:val="24"/>
        </w:rPr>
        <w:t>Schwientek P</w:t>
      </w:r>
      <w:r w:rsidRPr="009376CB">
        <w:rPr>
          <w:rFonts w:cs="Times New Roman"/>
          <w:noProof/>
          <w:szCs w:val="24"/>
        </w:rPr>
        <w:t xml:space="preserve">, </w:t>
      </w:r>
      <w:r w:rsidRPr="009376CB">
        <w:rPr>
          <w:rFonts w:cs="Times New Roman"/>
          <w:b/>
          <w:bCs/>
          <w:noProof/>
          <w:szCs w:val="24"/>
        </w:rPr>
        <w:t>Tremblay J</w:t>
      </w:r>
      <w:r w:rsidRPr="009376CB">
        <w:rPr>
          <w:rFonts w:cs="Times New Roman"/>
          <w:noProof/>
          <w:szCs w:val="24"/>
        </w:rPr>
        <w:t xml:space="preserve">, </w:t>
      </w:r>
      <w:r w:rsidRPr="009376CB">
        <w:rPr>
          <w:rFonts w:cs="Times New Roman"/>
          <w:b/>
          <w:bCs/>
          <w:noProof/>
          <w:szCs w:val="24"/>
        </w:rPr>
        <w:t>Schackwitz W</w:t>
      </w:r>
      <w:r w:rsidRPr="009376CB">
        <w:rPr>
          <w:rFonts w:cs="Times New Roman"/>
          <w:noProof/>
          <w:szCs w:val="24"/>
        </w:rPr>
        <w:t xml:space="preserve">, </w:t>
      </w:r>
      <w:r w:rsidRPr="009376CB">
        <w:rPr>
          <w:rFonts w:cs="Times New Roman"/>
          <w:b/>
          <w:bCs/>
          <w:noProof/>
          <w:szCs w:val="24"/>
        </w:rPr>
        <w:t>Martin J</w:t>
      </w:r>
      <w:r w:rsidRPr="009376CB">
        <w:rPr>
          <w:rFonts w:cs="Times New Roman"/>
          <w:noProof/>
          <w:szCs w:val="24"/>
        </w:rPr>
        <w:t xml:space="preserve">, </w:t>
      </w:r>
      <w:r w:rsidRPr="009376CB">
        <w:rPr>
          <w:rFonts w:cs="Times New Roman"/>
          <w:b/>
          <w:bCs/>
          <w:noProof/>
          <w:szCs w:val="24"/>
        </w:rPr>
        <w:t>Pati A</w:t>
      </w:r>
      <w:r w:rsidRPr="009376CB">
        <w:rPr>
          <w:rFonts w:cs="Times New Roman"/>
          <w:noProof/>
          <w:szCs w:val="24"/>
        </w:rPr>
        <w:t xml:space="preserve">, </w:t>
      </w:r>
      <w:r w:rsidRPr="009376CB">
        <w:rPr>
          <w:rFonts w:cs="Times New Roman"/>
          <w:b/>
          <w:bCs/>
          <w:noProof/>
          <w:szCs w:val="24"/>
        </w:rPr>
        <w:t>Bushnell B</w:t>
      </w:r>
      <w:r w:rsidRPr="009376CB">
        <w:rPr>
          <w:rFonts w:cs="Times New Roman"/>
          <w:noProof/>
          <w:szCs w:val="24"/>
        </w:rPr>
        <w:t xml:space="preserve">, </w:t>
      </w:r>
      <w:r w:rsidRPr="009376CB">
        <w:rPr>
          <w:rFonts w:cs="Times New Roman"/>
          <w:b/>
          <w:bCs/>
          <w:noProof/>
          <w:szCs w:val="24"/>
        </w:rPr>
        <w:t>Froula J</w:t>
      </w:r>
      <w:r w:rsidRPr="009376CB">
        <w:rPr>
          <w:rFonts w:cs="Times New Roman"/>
          <w:noProof/>
          <w:szCs w:val="24"/>
        </w:rPr>
        <w:t xml:space="preserve">, </w:t>
      </w:r>
      <w:r w:rsidRPr="009376CB">
        <w:rPr>
          <w:rFonts w:cs="Times New Roman"/>
          <w:b/>
          <w:bCs/>
          <w:noProof/>
          <w:szCs w:val="24"/>
        </w:rPr>
        <w:t>Kang D</w:t>
      </w:r>
      <w:r w:rsidRPr="009376CB">
        <w:rPr>
          <w:rFonts w:cs="Times New Roman"/>
          <w:noProof/>
          <w:szCs w:val="24"/>
        </w:rPr>
        <w:t xml:space="preserve">, </w:t>
      </w:r>
      <w:r w:rsidRPr="009376CB">
        <w:rPr>
          <w:rFonts w:cs="Times New Roman"/>
          <w:b/>
          <w:bCs/>
          <w:noProof/>
          <w:szCs w:val="24"/>
        </w:rPr>
        <w:t>Tringe SG</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Malmstrom RR</w:t>
      </w:r>
      <w:r w:rsidRPr="009376CB">
        <w:rPr>
          <w:rFonts w:cs="Times New Roman"/>
          <w:noProof/>
          <w:szCs w:val="24"/>
        </w:rPr>
        <w:t xml:space="preserve">. 2016. Genome-wide selective sweeps and gene-specific sweeps in natural bacterial </w:t>
      </w:r>
      <w:r w:rsidRPr="009376CB">
        <w:rPr>
          <w:rFonts w:cs="Times New Roman"/>
          <w:noProof/>
          <w:szCs w:val="24"/>
        </w:rPr>
        <w:lastRenderedPageBreak/>
        <w:t xml:space="preserve">populations. ISME J </w:t>
      </w:r>
      <w:r w:rsidRPr="009376CB">
        <w:rPr>
          <w:rFonts w:cs="Times New Roman"/>
          <w:b/>
          <w:bCs/>
          <w:noProof/>
          <w:szCs w:val="24"/>
        </w:rPr>
        <w:t>10</w:t>
      </w:r>
      <w:r w:rsidRPr="009376CB">
        <w:rPr>
          <w:rFonts w:cs="Times New Roman"/>
          <w:noProof/>
          <w:szCs w:val="24"/>
        </w:rPr>
        <w:t>:1589–1601.</w:t>
      </w:r>
    </w:p>
    <w:p w14:paraId="3F1BAF6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9. </w:t>
      </w:r>
      <w:r w:rsidRPr="009376CB">
        <w:rPr>
          <w:rFonts w:cs="Times New Roman"/>
          <w:noProof/>
          <w:szCs w:val="24"/>
        </w:rPr>
        <w:tab/>
      </w:r>
      <w:r w:rsidRPr="009376CB">
        <w:rPr>
          <w:rFonts w:cs="Times New Roman"/>
          <w:b/>
          <w:bCs/>
          <w:noProof/>
          <w:szCs w:val="24"/>
        </w:rPr>
        <w:t>Taipale S</w:t>
      </w:r>
      <w:r w:rsidRPr="009376CB">
        <w:rPr>
          <w:rFonts w:cs="Times New Roman"/>
          <w:noProof/>
          <w:szCs w:val="24"/>
        </w:rPr>
        <w:t xml:space="preserve">, </w:t>
      </w:r>
      <w:r w:rsidRPr="009376CB">
        <w:rPr>
          <w:rFonts w:cs="Times New Roman"/>
          <w:b/>
          <w:bCs/>
          <w:noProof/>
          <w:szCs w:val="24"/>
        </w:rPr>
        <w:t>Jones R</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2009. Vertical diversity of bacteria in an oxygen-stratified humic lake, evaluated using DNA and phospholipid analyses. Aquat Microb Ecol </w:t>
      </w:r>
      <w:r w:rsidRPr="009376CB">
        <w:rPr>
          <w:rFonts w:cs="Times New Roman"/>
          <w:b/>
          <w:bCs/>
          <w:noProof/>
          <w:szCs w:val="24"/>
        </w:rPr>
        <w:t>55</w:t>
      </w:r>
      <w:r w:rsidRPr="009376CB">
        <w:rPr>
          <w:rFonts w:cs="Times New Roman"/>
          <w:noProof/>
          <w:szCs w:val="24"/>
        </w:rPr>
        <w:t>:1–16.</w:t>
      </w:r>
    </w:p>
    <w:p w14:paraId="24241A3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Salka I</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3. Depth-discrete profiles of bacterial communities reveal pronounced spatio-temporal dynamics related to lake stratification. Environ Microbiol Rep </w:t>
      </w:r>
      <w:r w:rsidRPr="009376CB">
        <w:rPr>
          <w:rFonts w:cs="Times New Roman"/>
          <w:b/>
          <w:bCs/>
          <w:noProof/>
          <w:szCs w:val="24"/>
        </w:rPr>
        <w:t>5</w:t>
      </w:r>
      <w:r w:rsidRPr="009376CB">
        <w:rPr>
          <w:rFonts w:cs="Times New Roman"/>
          <w:noProof/>
          <w:szCs w:val="24"/>
        </w:rPr>
        <w:t>:549–555.</w:t>
      </w:r>
    </w:p>
    <w:p w14:paraId="180DB09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Youngblut ND</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Lottig NR</w:t>
      </w:r>
      <w:r w:rsidRPr="009376CB">
        <w:rPr>
          <w:rFonts w:cs="Times New Roman"/>
          <w:noProof/>
          <w:szCs w:val="24"/>
        </w:rPr>
        <w:t xml:space="preserve">, </w:t>
      </w:r>
      <w:r w:rsidRPr="009376CB">
        <w:rPr>
          <w:rFonts w:cs="Times New Roman"/>
          <w:b/>
          <w:bCs/>
          <w:noProof/>
          <w:szCs w:val="24"/>
        </w:rPr>
        <w:t>Roden EE</w:t>
      </w:r>
      <w:r w:rsidRPr="009376CB">
        <w:rPr>
          <w:rFonts w:cs="Times New Roman"/>
          <w:noProof/>
          <w:szCs w:val="24"/>
        </w:rPr>
        <w:t xml:space="preserve">, </w:t>
      </w:r>
      <w:r w:rsidRPr="009376CB">
        <w:rPr>
          <w:rFonts w:cs="Times New Roman"/>
          <w:b/>
          <w:bCs/>
          <w:noProof/>
          <w:szCs w:val="24"/>
        </w:rPr>
        <w:t>Stanley EH</w:t>
      </w:r>
      <w:r w:rsidRPr="009376CB">
        <w:rPr>
          <w:rFonts w:cs="Times New Roman"/>
          <w:noProof/>
          <w:szCs w:val="24"/>
        </w:rPr>
        <w:t xml:space="preserve">, </w:t>
      </w:r>
      <w:r w:rsidRPr="009376CB">
        <w:rPr>
          <w:rFonts w:cs="Times New Roman"/>
          <w:b/>
          <w:bCs/>
          <w:noProof/>
          <w:szCs w:val="24"/>
        </w:rPr>
        <w:t>Stombaugh J</w:t>
      </w:r>
      <w:r w:rsidRPr="009376CB">
        <w:rPr>
          <w:rFonts w:cs="Times New Roman"/>
          <w:noProof/>
          <w:szCs w:val="24"/>
        </w:rPr>
        <w:t xml:space="preserve">, </w:t>
      </w:r>
      <w:r w:rsidRPr="009376CB">
        <w:rPr>
          <w:rFonts w:cs="Times New Roman"/>
          <w:b/>
          <w:bCs/>
          <w:noProof/>
          <w:szCs w:val="24"/>
        </w:rPr>
        <w:t>Whitaker RJ</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Lake microbial communities are resilient after a whole-ecosystem disturbance. ISME J </w:t>
      </w:r>
      <w:r w:rsidRPr="009376CB">
        <w:rPr>
          <w:rFonts w:cs="Times New Roman"/>
          <w:b/>
          <w:bCs/>
          <w:noProof/>
          <w:szCs w:val="24"/>
        </w:rPr>
        <w:t>6</w:t>
      </w:r>
      <w:r w:rsidRPr="009376CB">
        <w:rPr>
          <w:rFonts w:cs="Times New Roman"/>
          <w:noProof/>
          <w:szCs w:val="24"/>
        </w:rPr>
        <w:t>:2153–2167.</w:t>
      </w:r>
    </w:p>
    <w:p w14:paraId="603CE5E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2. </w:t>
      </w:r>
      <w:r w:rsidRPr="009376CB">
        <w:rPr>
          <w:rFonts w:cs="Times New Roman"/>
          <w:noProof/>
          <w:szCs w:val="24"/>
        </w:rPr>
        <w:tab/>
      </w:r>
      <w:r w:rsidRPr="009376CB">
        <w:rPr>
          <w:rFonts w:cs="Times New Roman"/>
          <w:b/>
          <w:bCs/>
          <w:noProof/>
          <w:szCs w:val="24"/>
        </w:rPr>
        <w:t>Hahn MW</w:t>
      </w:r>
      <w:r w:rsidRPr="009376CB">
        <w:rPr>
          <w:rFonts w:cs="Times New Roman"/>
          <w:noProof/>
          <w:szCs w:val="24"/>
        </w:rPr>
        <w:t xml:space="preserve">, </w:t>
      </w:r>
      <w:r w:rsidRPr="009376CB">
        <w:rPr>
          <w:rFonts w:cs="Times New Roman"/>
          <w:b/>
          <w:bCs/>
          <w:noProof/>
          <w:szCs w:val="24"/>
        </w:rPr>
        <w:t>Scheuerl T</w:t>
      </w:r>
      <w:r w:rsidRPr="009376CB">
        <w:rPr>
          <w:rFonts w:cs="Times New Roman"/>
          <w:noProof/>
          <w:szCs w:val="24"/>
        </w:rPr>
        <w:t xml:space="preserve">, </w:t>
      </w:r>
      <w:r w:rsidRPr="009376CB">
        <w:rPr>
          <w:rFonts w:cs="Times New Roman"/>
          <w:b/>
          <w:bCs/>
          <w:noProof/>
          <w:szCs w:val="24"/>
        </w:rPr>
        <w:t>Jezberová J</w:t>
      </w:r>
      <w:r w:rsidRPr="009376CB">
        <w:rPr>
          <w:rFonts w:cs="Times New Roman"/>
          <w:noProof/>
          <w:szCs w:val="24"/>
        </w:rPr>
        <w:t xml:space="preserve">, </w:t>
      </w:r>
      <w:r w:rsidRPr="009376CB">
        <w:rPr>
          <w:rFonts w:cs="Times New Roman"/>
          <w:b/>
          <w:bCs/>
          <w:noProof/>
          <w:szCs w:val="24"/>
        </w:rPr>
        <w:t>Koll U</w:t>
      </w:r>
      <w:r w:rsidRPr="009376CB">
        <w:rPr>
          <w:rFonts w:cs="Times New Roman"/>
          <w:noProof/>
          <w:szCs w:val="24"/>
        </w:rPr>
        <w:t xml:space="preserve">, </w:t>
      </w:r>
      <w:r w:rsidRPr="009376CB">
        <w:rPr>
          <w:rFonts w:cs="Times New Roman"/>
          <w:b/>
          <w:bCs/>
          <w:noProof/>
          <w:szCs w:val="24"/>
        </w:rPr>
        <w:t>Jezbera J</w:t>
      </w:r>
      <w:r w:rsidRPr="009376CB">
        <w:rPr>
          <w:rFonts w:cs="Times New Roman"/>
          <w:noProof/>
          <w:szCs w:val="24"/>
        </w:rPr>
        <w:t xml:space="preserve">, </w:t>
      </w:r>
      <w:r w:rsidRPr="009376CB">
        <w:rPr>
          <w:rFonts w:cs="Times New Roman"/>
          <w:b/>
          <w:bCs/>
          <w:noProof/>
          <w:szCs w:val="24"/>
        </w:rPr>
        <w:t>Šimek K</w:t>
      </w:r>
      <w:r w:rsidRPr="009376CB">
        <w:rPr>
          <w:rFonts w:cs="Times New Roman"/>
          <w:noProof/>
          <w:szCs w:val="24"/>
        </w:rPr>
        <w:t xml:space="preserve">, </w:t>
      </w:r>
      <w:r w:rsidRPr="009376CB">
        <w:rPr>
          <w:rFonts w:cs="Times New Roman"/>
          <w:b/>
          <w:bCs/>
          <w:noProof/>
          <w:szCs w:val="24"/>
        </w:rPr>
        <w:t>Vannini C</w:t>
      </w:r>
      <w:r w:rsidRPr="009376CB">
        <w:rPr>
          <w:rFonts w:cs="Times New Roman"/>
          <w:noProof/>
          <w:szCs w:val="24"/>
        </w:rPr>
        <w:t xml:space="preserve">, </w:t>
      </w:r>
      <w:r w:rsidRPr="009376CB">
        <w:rPr>
          <w:rFonts w:cs="Times New Roman"/>
          <w:b/>
          <w:bCs/>
          <w:noProof/>
          <w:szCs w:val="24"/>
        </w:rPr>
        <w:t>Petroni G</w:t>
      </w:r>
      <w:r w:rsidRPr="009376CB">
        <w:rPr>
          <w:rFonts w:cs="Times New Roman"/>
          <w:noProof/>
          <w:szCs w:val="24"/>
        </w:rPr>
        <w:t xml:space="preserve">, </w:t>
      </w:r>
      <w:r w:rsidRPr="009376CB">
        <w:rPr>
          <w:rFonts w:cs="Times New Roman"/>
          <w:b/>
          <w:bCs/>
          <w:noProof/>
          <w:szCs w:val="24"/>
        </w:rPr>
        <w:t>Wu QL</w:t>
      </w:r>
      <w:r w:rsidRPr="009376CB">
        <w:rPr>
          <w:rFonts w:cs="Times New Roman"/>
          <w:noProof/>
          <w:szCs w:val="24"/>
        </w:rPr>
        <w:t xml:space="preserve">. 2012. The passive yet successful way of planktonic life: Genomic and experimental analysis of the ecology of a free-living polynucleobacter population. PLoS One </w:t>
      </w:r>
      <w:r w:rsidRPr="009376CB">
        <w:rPr>
          <w:rFonts w:cs="Times New Roman"/>
          <w:b/>
          <w:bCs/>
          <w:noProof/>
          <w:szCs w:val="24"/>
        </w:rPr>
        <w:t>7</w:t>
      </w:r>
      <w:r w:rsidRPr="009376CB">
        <w:rPr>
          <w:rFonts w:cs="Times New Roman"/>
          <w:noProof/>
          <w:szCs w:val="24"/>
        </w:rPr>
        <w:t>:1–17.</w:t>
      </w:r>
    </w:p>
    <w:p w14:paraId="1B4BABB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3.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2013. Successful enrichment of the ubiquitous freshwater acI Actinobacteria. Environ Microbiol Rep 1–7.</w:t>
      </w:r>
    </w:p>
    <w:p w14:paraId="4107C0E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4. </w:t>
      </w:r>
      <w:r w:rsidRPr="009376CB">
        <w:rPr>
          <w:rFonts w:cs="Times New Roman"/>
          <w:noProof/>
          <w:szCs w:val="24"/>
        </w:rPr>
        <w:tab/>
      </w:r>
      <w:r w:rsidRPr="009376CB">
        <w:rPr>
          <w:rFonts w:cs="Times New Roman"/>
          <w:b/>
          <w:bCs/>
          <w:noProof/>
          <w:szCs w:val="24"/>
        </w:rPr>
        <w:t>Peura S</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Nyka H</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w:t>
      </w:r>
      <w:r w:rsidRPr="009376CB">
        <w:rPr>
          <w:rFonts w:cs="Times New Roman"/>
          <w:b/>
          <w:bCs/>
          <w:noProof/>
          <w:szCs w:val="24"/>
        </w:rPr>
        <w:t>Jones RI</w:t>
      </w:r>
      <w:r w:rsidRPr="009376CB">
        <w:rPr>
          <w:rFonts w:cs="Times New Roman"/>
          <w:noProof/>
          <w:szCs w:val="24"/>
        </w:rPr>
        <w:t xml:space="preserve">. 2012. Distinct and diverse anaerobic bacterial communities in boreal lakes dominated by candidate division OD1. ISME J J </w:t>
      </w:r>
      <w:r w:rsidRPr="009376CB">
        <w:rPr>
          <w:rFonts w:cs="Times New Roman"/>
          <w:b/>
          <w:bCs/>
          <w:noProof/>
          <w:szCs w:val="24"/>
        </w:rPr>
        <w:t>6</w:t>
      </w:r>
      <w:r w:rsidRPr="009376CB">
        <w:rPr>
          <w:rFonts w:cs="Times New Roman"/>
          <w:noProof/>
          <w:szCs w:val="24"/>
        </w:rPr>
        <w:t>:1640–1652.</w:t>
      </w:r>
    </w:p>
    <w:p w14:paraId="617F6E6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5. </w:t>
      </w:r>
      <w:r w:rsidRPr="009376CB">
        <w:rPr>
          <w:rFonts w:cs="Times New Roman"/>
          <w:noProof/>
          <w:szCs w:val="24"/>
        </w:rPr>
        <w:tab/>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Heinrich F</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2. Coherent dynamics and association networks among lake bacterioplankton taxa. ISME J </w:t>
      </w:r>
      <w:r w:rsidRPr="009376CB">
        <w:rPr>
          <w:rFonts w:cs="Times New Roman"/>
          <w:b/>
          <w:bCs/>
          <w:noProof/>
          <w:szCs w:val="24"/>
        </w:rPr>
        <w:t>6</w:t>
      </w:r>
      <w:r w:rsidRPr="009376CB">
        <w:rPr>
          <w:rFonts w:cs="Times New Roman"/>
          <w:noProof/>
          <w:szCs w:val="24"/>
        </w:rPr>
        <w:t>:330–42.</w:t>
      </w:r>
    </w:p>
    <w:p w14:paraId="70BC1AA5"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6. </w:t>
      </w:r>
      <w:r w:rsidRPr="009376CB">
        <w:rPr>
          <w:rFonts w:cs="Times New Roman"/>
          <w:noProof/>
          <w:szCs w:val="24"/>
        </w:rPr>
        <w:tab/>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Graham LE</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4. </w:t>
      </w:r>
      <w:r w:rsidRPr="009376CB">
        <w:rPr>
          <w:rFonts w:cs="Times New Roman"/>
          <w:noProof/>
          <w:szCs w:val="24"/>
        </w:rPr>
        <w:lastRenderedPageBreak/>
        <w:t xml:space="preserve">Seasonal dynamics of phytoplankton and planktonic protozoan communities in a northern temperate humic lake: Diversity in a dinoflagellate dominated system. Microb Ecol </w:t>
      </w:r>
      <w:r w:rsidRPr="009376CB">
        <w:rPr>
          <w:rFonts w:cs="Times New Roman"/>
          <w:b/>
          <w:bCs/>
          <w:noProof/>
          <w:szCs w:val="24"/>
        </w:rPr>
        <w:t>48</w:t>
      </w:r>
      <w:r w:rsidRPr="009376CB">
        <w:rPr>
          <w:rFonts w:cs="Times New Roman"/>
          <w:noProof/>
          <w:szCs w:val="24"/>
        </w:rPr>
        <w:t>:528–540.</w:t>
      </w:r>
    </w:p>
    <w:p w14:paraId="7B571DF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7. </w:t>
      </w:r>
      <w:r w:rsidRPr="009376CB">
        <w:rPr>
          <w:rFonts w:cs="Times New Roman"/>
          <w:noProof/>
          <w:szCs w:val="24"/>
        </w:rPr>
        <w:tab/>
      </w:r>
      <w:r w:rsidRPr="009376CB">
        <w:rPr>
          <w:rFonts w:cs="Times New Roman"/>
          <w:b/>
          <w:bCs/>
          <w:noProof/>
          <w:szCs w:val="24"/>
        </w:rPr>
        <w:t>Mariadassou M</w:t>
      </w:r>
      <w:r w:rsidRPr="009376CB">
        <w:rPr>
          <w:rFonts w:cs="Times New Roman"/>
          <w:noProof/>
          <w:szCs w:val="24"/>
        </w:rPr>
        <w:t xml:space="preserve">, </w:t>
      </w:r>
      <w:r w:rsidRPr="009376CB">
        <w:rPr>
          <w:rFonts w:cs="Times New Roman"/>
          <w:b/>
          <w:bCs/>
          <w:noProof/>
          <w:szCs w:val="24"/>
        </w:rPr>
        <w:t>Pichon S</w:t>
      </w:r>
      <w:r w:rsidRPr="009376CB">
        <w:rPr>
          <w:rFonts w:cs="Times New Roman"/>
          <w:noProof/>
          <w:szCs w:val="24"/>
        </w:rPr>
        <w:t xml:space="preserve">, </w:t>
      </w:r>
      <w:r w:rsidRPr="009376CB">
        <w:rPr>
          <w:rFonts w:cs="Times New Roman"/>
          <w:b/>
          <w:bCs/>
          <w:noProof/>
          <w:szCs w:val="24"/>
        </w:rPr>
        <w:t>Ebert D</w:t>
      </w:r>
      <w:r w:rsidRPr="009376CB">
        <w:rPr>
          <w:rFonts w:cs="Times New Roman"/>
          <w:noProof/>
          <w:szCs w:val="24"/>
        </w:rPr>
        <w:t xml:space="preserve">. 2015. Microbial ecosystems are dominated by specialist taxa. Ecol Lett </w:t>
      </w:r>
      <w:r w:rsidRPr="009376CB">
        <w:rPr>
          <w:rFonts w:cs="Times New Roman"/>
          <w:b/>
          <w:bCs/>
          <w:noProof/>
          <w:szCs w:val="24"/>
        </w:rPr>
        <w:t>18</w:t>
      </w:r>
      <w:r w:rsidRPr="009376CB">
        <w:rPr>
          <w:rFonts w:cs="Times New Roman"/>
          <w:noProof/>
          <w:szCs w:val="24"/>
        </w:rPr>
        <w:t>:974–982.</w:t>
      </w:r>
    </w:p>
    <w:p w14:paraId="582611B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8.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2016. Lifestyles of rarity : understanding heterotrophic strategies to inform the ecology of the microbial rare biosphere. Aquat Microb Ecol </w:t>
      </w:r>
      <w:r w:rsidRPr="009376CB">
        <w:rPr>
          <w:rFonts w:cs="Times New Roman"/>
          <w:b/>
          <w:bCs/>
          <w:noProof/>
          <w:szCs w:val="24"/>
        </w:rPr>
        <w:t>78</w:t>
      </w:r>
      <w:r w:rsidRPr="009376CB">
        <w:rPr>
          <w:rFonts w:cs="Times New Roman"/>
          <w:noProof/>
          <w:szCs w:val="24"/>
        </w:rPr>
        <w:t>:51–63.</w:t>
      </w:r>
    </w:p>
    <w:p w14:paraId="478219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9.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1. A guide to the natural history of freshwater lake bacteria. Microbiol Mol Biol Rev </w:t>
      </w:r>
      <w:r w:rsidRPr="009376CB">
        <w:rPr>
          <w:rFonts w:cs="Times New Roman"/>
          <w:b/>
          <w:bCs/>
          <w:noProof/>
          <w:szCs w:val="24"/>
        </w:rPr>
        <w:t>75</w:t>
      </w:r>
      <w:r w:rsidRPr="009376CB">
        <w:rPr>
          <w:rFonts w:cs="Times New Roman"/>
          <w:noProof/>
          <w:szCs w:val="24"/>
        </w:rPr>
        <w:t>:14–49.</w:t>
      </w:r>
    </w:p>
    <w:p w14:paraId="65157DA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Buck M</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5. Auxotrophy and intra-population complementary in the “interactome” of a cultivated freshwater model community. Mol Ecol </w:t>
      </w:r>
      <w:r w:rsidRPr="009376CB">
        <w:rPr>
          <w:rFonts w:cs="Times New Roman"/>
          <w:b/>
          <w:bCs/>
          <w:noProof/>
          <w:szCs w:val="24"/>
        </w:rPr>
        <w:t>24</w:t>
      </w:r>
      <w:r w:rsidRPr="009376CB">
        <w:rPr>
          <w:rFonts w:cs="Times New Roman"/>
          <w:noProof/>
          <w:szCs w:val="24"/>
        </w:rPr>
        <w:t>:4449–4459.</w:t>
      </w:r>
    </w:p>
    <w:p w14:paraId="0482457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1. </w:t>
      </w:r>
      <w:r w:rsidRPr="009376CB">
        <w:rPr>
          <w:rFonts w:cs="Times New Roman"/>
          <w:noProof/>
          <w:szCs w:val="24"/>
        </w:rPr>
        <w:tab/>
      </w:r>
      <w:r w:rsidRPr="009376CB">
        <w:rPr>
          <w:rFonts w:cs="Times New Roman"/>
          <w:b/>
          <w:bCs/>
          <w:noProof/>
          <w:szCs w:val="24"/>
        </w:rPr>
        <w:t>Ghylin TW</w:t>
      </w:r>
      <w:r w:rsidRPr="009376CB">
        <w:rPr>
          <w:rFonts w:cs="Times New Roman"/>
          <w:noProof/>
          <w:szCs w:val="24"/>
        </w:rPr>
        <w:t xml:space="preserve">, </w:t>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oya F</w:t>
      </w:r>
      <w:r w:rsidRPr="009376CB">
        <w:rPr>
          <w:rFonts w:cs="Times New Roman"/>
          <w:noProof/>
          <w:szCs w:val="24"/>
        </w:rPr>
        <w:t xml:space="preserve">, </w:t>
      </w:r>
      <w:r w:rsidRPr="009376CB">
        <w:rPr>
          <w:rFonts w:cs="Times New Roman"/>
          <w:b/>
          <w:bCs/>
          <w:noProof/>
          <w:szCs w:val="24"/>
        </w:rPr>
        <w:t>Oyserman BO</w:t>
      </w:r>
      <w:r w:rsidRPr="009376CB">
        <w:rPr>
          <w:rFonts w:cs="Times New Roman"/>
          <w:noProof/>
          <w:szCs w:val="24"/>
        </w:rPr>
        <w:t xml:space="preserve">, </w:t>
      </w:r>
      <w:r w:rsidRPr="009376CB">
        <w:rPr>
          <w:rFonts w:cs="Times New Roman"/>
          <w:b/>
          <w:bCs/>
          <w:noProof/>
          <w:szCs w:val="24"/>
        </w:rPr>
        <w:t>Schwientek KT</w:t>
      </w:r>
      <w:r w:rsidRPr="009376CB">
        <w:rPr>
          <w:rFonts w:cs="Times New Roman"/>
          <w:noProof/>
          <w:szCs w:val="24"/>
        </w:rPr>
        <w:t xml:space="preserve">, </w:t>
      </w:r>
      <w:r w:rsidRPr="009376CB">
        <w:rPr>
          <w:rFonts w:cs="Times New Roman"/>
          <w:b/>
          <w:bCs/>
          <w:noProof/>
          <w:szCs w:val="24"/>
        </w:rPr>
        <w:t>Mutschler J</w:t>
      </w:r>
      <w:r w:rsidRPr="009376CB">
        <w:rPr>
          <w:rFonts w:cs="Times New Roman"/>
          <w:noProof/>
          <w:szCs w:val="24"/>
        </w:rPr>
        <w:t xml:space="preserve">, </w:t>
      </w:r>
      <w:r w:rsidRPr="009376CB">
        <w:rPr>
          <w:rFonts w:cs="Times New Roman"/>
          <w:b/>
          <w:bCs/>
          <w:noProof/>
          <w:szCs w:val="24"/>
        </w:rPr>
        <w:t>Dwulit-Smith J</w:t>
      </w:r>
      <w:r w:rsidRPr="009376CB">
        <w:rPr>
          <w:rFonts w:cs="Times New Roman"/>
          <w:noProof/>
          <w:szCs w:val="24"/>
        </w:rPr>
        <w:t xml:space="preserve">, </w:t>
      </w:r>
      <w:r w:rsidRPr="009376CB">
        <w:rPr>
          <w:rFonts w:cs="Times New Roman"/>
          <w:b/>
          <w:bCs/>
          <w:noProof/>
          <w:szCs w:val="24"/>
        </w:rPr>
        <w:t>Chan L-K</w:t>
      </w:r>
      <w:r w:rsidRPr="009376CB">
        <w:rPr>
          <w:rFonts w:cs="Times New Roman"/>
          <w:noProof/>
          <w:szCs w:val="24"/>
        </w:rPr>
        <w:t xml:space="preserve">, </w:t>
      </w:r>
      <w:r w:rsidRPr="009376CB">
        <w:rPr>
          <w:rFonts w:cs="Times New Roman"/>
          <w:b/>
          <w:bCs/>
          <w:noProof/>
          <w:szCs w:val="24"/>
        </w:rPr>
        <w:t>Martinez-Garcia M</w:t>
      </w:r>
      <w:r w:rsidRPr="009376CB">
        <w:rPr>
          <w:rFonts w:cs="Times New Roman"/>
          <w:noProof/>
          <w:szCs w:val="24"/>
        </w:rPr>
        <w:t xml:space="preserve">, </w:t>
      </w:r>
      <w:r w:rsidRPr="009376CB">
        <w:rPr>
          <w:rFonts w:cs="Times New Roman"/>
          <w:b/>
          <w:bCs/>
          <w:noProof/>
          <w:szCs w:val="24"/>
        </w:rPr>
        <w:t>Sczyrba A</w:t>
      </w:r>
      <w:r w:rsidRPr="009376CB">
        <w:rPr>
          <w:rFonts w:cs="Times New Roman"/>
          <w:noProof/>
          <w:szCs w:val="24"/>
        </w:rPr>
        <w:t xml:space="preserve">, </w:t>
      </w:r>
      <w:r w:rsidRPr="009376CB">
        <w:rPr>
          <w:rFonts w:cs="Times New Roman"/>
          <w:b/>
          <w:bCs/>
          <w:noProof/>
          <w:szCs w:val="24"/>
        </w:rPr>
        <w:t>Stepanauskas R</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oyke T</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w:t>
      </w:r>
      <w:r w:rsidRPr="009376CB">
        <w:rPr>
          <w:rFonts w:cs="Times New Roman"/>
          <w:b/>
          <w:bCs/>
          <w:noProof/>
          <w:szCs w:val="24"/>
        </w:rPr>
        <w:t>Malmstrom R</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4. Comparative single-cell genomics reveals potential ecological niches for the freshwater acI Actinobacteria lineage. ISME J </w:t>
      </w:r>
      <w:r w:rsidRPr="009376CB">
        <w:rPr>
          <w:rFonts w:cs="Times New Roman"/>
          <w:b/>
          <w:bCs/>
          <w:noProof/>
          <w:szCs w:val="24"/>
        </w:rPr>
        <w:t>8</w:t>
      </w:r>
      <w:r w:rsidRPr="009376CB">
        <w:rPr>
          <w:rFonts w:cs="Times New Roman"/>
          <w:noProof/>
          <w:szCs w:val="24"/>
        </w:rPr>
        <w:t>:2503–2516.</w:t>
      </w:r>
    </w:p>
    <w:p w14:paraId="14AF98E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2. </w:t>
      </w:r>
      <w:r w:rsidRPr="009376CB">
        <w:rPr>
          <w:rFonts w:cs="Times New Roman"/>
          <w:noProof/>
          <w:szCs w:val="24"/>
        </w:rPr>
        <w:tab/>
      </w:r>
      <w:r w:rsidRPr="009376CB">
        <w:rPr>
          <w:rFonts w:cs="Times New Roman"/>
          <w:b/>
          <w:bCs/>
          <w:noProof/>
          <w:szCs w:val="24"/>
        </w:rPr>
        <w:t>Herren CM</w:t>
      </w:r>
      <w:r w:rsidRPr="009376CB">
        <w:rPr>
          <w:rFonts w:cs="Times New Roman"/>
          <w:noProof/>
          <w:szCs w:val="24"/>
        </w:rPr>
        <w:t xml:space="preserve">, </w:t>
      </w:r>
      <w:r w:rsidRPr="009376CB">
        <w:rPr>
          <w:rFonts w:cs="Times New Roman"/>
          <w:b/>
          <w:bCs/>
          <w:noProof/>
          <w:szCs w:val="24"/>
        </w:rPr>
        <w:t>Webert KC</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6. Environmental Disturbances Decrease the Variability of Microbial Populations within Periphyton. mSystems </w:t>
      </w:r>
      <w:r w:rsidRPr="009376CB">
        <w:rPr>
          <w:rFonts w:cs="Times New Roman"/>
          <w:b/>
          <w:bCs/>
          <w:noProof/>
          <w:szCs w:val="24"/>
        </w:rPr>
        <w:t>1</w:t>
      </w:r>
      <w:r w:rsidRPr="009376CB">
        <w:rPr>
          <w:rFonts w:cs="Times New Roman"/>
          <w:noProof/>
          <w:szCs w:val="24"/>
        </w:rPr>
        <w:t>:1–14.</w:t>
      </w:r>
    </w:p>
    <w:p w14:paraId="2F88E7D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3. </w:t>
      </w:r>
      <w:r w:rsidRPr="009376CB">
        <w:rPr>
          <w:rFonts w:cs="Times New Roman"/>
          <w:noProof/>
          <w:szCs w:val="24"/>
        </w:rPr>
        <w:tab/>
      </w:r>
      <w:r w:rsidRPr="009376CB">
        <w:rPr>
          <w:rFonts w:cs="Times New Roman"/>
          <w:b/>
          <w:bCs/>
          <w:noProof/>
          <w:szCs w:val="24"/>
        </w:rPr>
        <w:t>Shade AL</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2015. Temporal patterns of rarity provide a more complete view of microbial diversity. Trends Microbiol </w:t>
      </w:r>
      <w:r w:rsidRPr="009376CB">
        <w:rPr>
          <w:rFonts w:cs="Times New Roman"/>
          <w:b/>
          <w:bCs/>
          <w:noProof/>
          <w:szCs w:val="24"/>
        </w:rPr>
        <w:t>23</w:t>
      </w:r>
      <w:r w:rsidRPr="009376CB">
        <w:rPr>
          <w:rFonts w:cs="Times New Roman"/>
          <w:noProof/>
          <w:szCs w:val="24"/>
        </w:rPr>
        <w:t>:335–340.</w:t>
      </w:r>
    </w:p>
    <w:p w14:paraId="3233503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4. </w:t>
      </w:r>
      <w:r w:rsidRPr="009376CB">
        <w:rPr>
          <w:rFonts w:cs="Times New Roman"/>
          <w:noProof/>
          <w:szCs w:val="24"/>
        </w:rPr>
        <w:tab/>
      </w:r>
      <w:r w:rsidRPr="009376CB">
        <w:rPr>
          <w:rFonts w:cs="Times New Roman"/>
          <w:b/>
          <w:bCs/>
          <w:noProof/>
          <w:szCs w:val="24"/>
        </w:rPr>
        <w:t>Fisher MM</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1999. Automated approach for ribosomal intergenic spacer analysis of microbial diversity and its application to freshwater bacterial communities. </w:t>
      </w:r>
      <w:r w:rsidRPr="009376CB">
        <w:rPr>
          <w:rFonts w:cs="Times New Roman"/>
          <w:noProof/>
          <w:szCs w:val="24"/>
        </w:rPr>
        <w:lastRenderedPageBreak/>
        <w:t xml:space="preserve">Appl Environ Microbiol </w:t>
      </w:r>
      <w:r w:rsidRPr="009376CB">
        <w:rPr>
          <w:rFonts w:cs="Times New Roman"/>
          <w:b/>
          <w:bCs/>
          <w:noProof/>
          <w:szCs w:val="24"/>
        </w:rPr>
        <w:t>65</w:t>
      </w:r>
      <w:r w:rsidRPr="009376CB">
        <w:rPr>
          <w:rFonts w:cs="Times New Roman"/>
          <w:noProof/>
          <w:szCs w:val="24"/>
        </w:rPr>
        <w:t>:4630–4636.</w:t>
      </w:r>
    </w:p>
    <w:p w14:paraId="759831E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5.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8. The influence of habitat heterogeneity on freshwater bacterial community composition and dynamics. Environ Microbiol </w:t>
      </w:r>
      <w:r w:rsidRPr="009376CB">
        <w:rPr>
          <w:rFonts w:cs="Times New Roman"/>
          <w:b/>
          <w:bCs/>
          <w:noProof/>
          <w:szCs w:val="24"/>
        </w:rPr>
        <w:t>10</w:t>
      </w:r>
      <w:r w:rsidRPr="009376CB">
        <w:rPr>
          <w:rFonts w:cs="Times New Roman"/>
          <w:noProof/>
          <w:szCs w:val="24"/>
        </w:rPr>
        <w:t>:1057–1067.</w:t>
      </w:r>
    </w:p>
    <w:p w14:paraId="6ABF5D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6.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Welkie D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1. Resistance, resilience and recovery: Aquatic bacterial dynamics after water column disturbance. Environ Microbiol </w:t>
      </w:r>
      <w:r w:rsidRPr="009376CB">
        <w:rPr>
          <w:rFonts w:cs="Times New Roman"/>
          <w:b/>
          <w:bCs/>
          <w:noProof/>
          <w:szCs w:val="24"/>
        </w:rPr>
        <w:t>13</w:t>
      </w:r>
      <w:r w:rsidRPr="009376CB">
        <w:rPr>
          <w:rFonts w:cs="Times New Roman"/>
          <w:noProof/>
          <w:szCs w:val="24"/>
        </w:rPr>
        <w:t>:2752–2767.</w:t>
      </w:r>
    </w:p>
    <w:p w14:paraId="4A6F4D9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7. </w:t>
      </w:r>
      <w:r w:rsidRPr="009376CB">
        <w:rPr>
          <w:rFonts w:cs="Times New Roman"/>
          <w:noProof/>
          <w:szCs w:val="24"/>
        </w:rPr>
        <w:tab/>
      </w:r>
      <w:r w:rsidRPr="009376CB">
        <w:rPr>
          <w:rFonts w:cs="Times New Roman"/>
          <w:b/>
          <w:bCs/>
          <w:noProof/>
          <w:szCs w:val="24"/>
        </w:rPr>
        <w:t>Fox JW</w:t>
      </w:r>
      <w:r w:rsidRPr="009376CB">
        <w:rPr>
          <w:rFonts w:cs="Times New Roman"/>
          <w:noProof/>
          <w:szCs w:val="24"/>
        </w:rPr>
        <w:t xml:space="preserve">. 2013. The intermediate disturbance hypothesis should be abandoned. Trends Ecol Evol </w:t>
      </w:r>
      <w:r w:rsidRPr="009376CB">
        <w:rPr>
          <w:rFonts w:cs="Times New Roman"/>
          <w:b/>
          <w:bCs/>
          <w:noProof/>
          <w:szCs w:val="24"/>
        </w:rPr>
        <w:t>28</w:t>
      </w:r>
      <w:r w:rsidRPr="009376CB">
        <w:rPr>
          <w:rFonts w:cs="Times New Roman"/>
          <w:noProof/>
          <w:szCs w:val="24"/>
        </w:rPr>
        <w:t>:86–92.</w:t>
      </w:r>
    </w:p>
    <w:p w14:paraId="2B00D93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8. </w:t>
      </w:r>
      <w:r w:rsidRPr="009376CB">
        <w:rPr>
          <w:rFonts w:cs="Times New Roman"/>
          <w:noProof/>
          <w:szCs w:val="24"/>
        </w:rPr>
        <w:tab/>
      </w:r>
      <w:r w:rsidRPr="009376CB">
        <w:rPr>
          <w:rFonts w:cs="Times New Roman"/>
          <w:b/>
          <w:bCs/>
          <w:noProof/>
          <w:szCs w:val="24"/>
        </w:rPr>
        <w:t>Crump BC</w:t>
      </w:r>
      <w:r w:rsidRPr="009376CB">
        <w:rPr>
          <w:rFonts w:cs="Times New Roman"/>
          <w:noProof/>
          <w:szCs w:val="24"/>
        </w:rPr>
        <w:t xml:space="preserve">, </w:t>
      </w:r>
      <w:r w:rsidRPr="009376CB">
        <w:rPr>
          <w:rFonts w:cs="Times New Roman"/>
          <w:b/>
          <w:bCs/>
          <w:noProof/>
          <w:szCs w:val="24"/>
        </w:rPr>
        <w:t>Hobbie JE</w:t>
      </w:r>
      <w:r w:rsidRPr="009376CB">
        <w:rPr>
          <w:rFonts w:cs="Times New Roman"/>
          <w:noProof/>
          <w:szCs w:val="24"/>
        </w:rPr>
        <w:t xml:space="preserve">. 2005. Synchrony and seasonality in bacterioplankton communities of two temperate rivers. Limnol Oceanogr </w:t>
      </w:r>
      <w:r w:rsidRPr="009376CB">
        <w:rPr>
          <w:rFonts w:cs="Times New Roman"/>
          <w:b/>
          <w:bCs/>
          <w:noProof/>
          <w:szCs w:val="24"/>
        </w:rPr>
        <w:t>50</w:t>
      </w:r>
      <w:r w:rsidRPr="009376CB">
        <w:rPr>
          <w:rFonts w:cs="Times New Roman"/>
          <w:noProof/>
          <w:szCs w:val="24"/>
        </w:rPr>
        <w:t>:1718–1729.</w:t>
      </w:r>
    </w:p>
    <w:p w14:paraId="5A9A361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9. </w:t>
      </w:r>
      <w:r w:rsidRPr="009376CB">
        <w:rPr>
          <w:rFonts w:cs="Times New Roman"/>
          <w:noProof/>
          <w:szCs w:val="24"/>
        </w:rPr>
        <w:tab/>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Steinbruck L</w:t>
      </w:r>
      <w:r w:rsidRPr="009376CB">
        <w:rPr>
          <w:rFonts w:cs="Times New Roman"/>
          <w:noProof/>
          <w:szCs w:val="24"/>
        </w:rPr>
        <w:t xml:space="preserve">, </w:t>
      </w:r>
      <w:r w:rsidRPr="009376CB">
        <w:rPr>
          <w:rFonts w:cs="Times New Roman"/>
          <w:b/>
          <w:bCs/>
          <w:noProof/>
          <w:szCs w:val="24"/>
        </w:rPr>
        <w:t>Reeder J</w:t>
      </w:r>
      <w:r w:rsidRPr="009376CB">
        <w:rPr>
          <w:rFonts w:cs="Times New Roman"/>
          <w:noProof/>
          <w:szCs w:val="24"/>
        </w:rPr>
        <w:t xml:space="preserve">, </w:t>
      </w:r>
      <w:r w:rsidRPr="009376CB">
        <w:rPr>
          <w:rFonts w:cs="Times New Roman"/>
          <w:b/>
          <w:bCs/>
          <w:noProof/>
          <w:szCs w:val="24"/>
        </w:rPr>
        <w:t>Temperton B</w:t>
      </w:r>
      <w:r w:rsidRPr="009376CB">
        <w:rPr>
          <w:rFonts w:cs="Times New Roman"/>
          <w:noProof/>
          <w:szCs w:val="24"/>
        </w:rPr>
        <w:t xml:space="preserve">, </w:t>
      </w:r>
      <w:r w:rsidRPr="009376CB">
        <w:rPr>
          <w:rFonts w:cs="Times New Roman"/>
          <w:b/>
          <w:bCs/>
          <w:noProof/>
          <w:szCs w:val="24"/>
        </w:rPr>
        <w:t>Huse S</w:t>
      </w:r>
      <w:r w:rsidRPr="009376CB">
        <w:rPr>
          <w:rFonts w:cs="Times New Roman"/>
          <w:noProof/>
          <w:szCs w:val="24"/>
        </w:rPr>
        <w:t xml:space="preserve">, </w:t>
      </w:r>
      <w:r w:rsidRPr="009376CB">
        <w:rPr>
          <w:rFonts w:cs="Times New Roman"/>
          <w:b/>
          <w:bCs/>
          <w:noProof/>
          <w:szCs w:val="24"/>
        </w:rPr>
        <w:t>McHardy A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Joint I</w:t>
      </w:r>
      <w:r w:rsidRPr="009376CB">
        <w:rPr>
          <w:rFonts w:cs="Times New Roman"/>
          <w:noProof/>
          <w:szCs w:val="24"/>
        </w:rPr>
        <w:t xml:space="preserve">, </w:t>
      </w:r>
      <w:r w:rsidRPr="009376CB">
        <w:rPr>
          <w:rFonts w:cs="Times New Roman"/>
          <w:b/>
          <w:bCs/>
          <w:noProof/>
          <w:szCs w:val="24"/>
        </w:rPr>
        <w:t>Somerfield P</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Field D</w:t>
      </w:r>
      <w:r w:rsidRPr="009376CB">
        <w:rPr>
          <w:rFonts w:cs="Times New Roman"/>
          <w:noProof/>
          <w:szCs w:val="24"/>
        </w:rPr>
        <w:t xml:space="preserve">. 2012. Defining seasonal marine microbial community dynamics. ISME J </w:t>
      </w:r>
      <w:r w:rsidRPr="009376CB">
        <w:rPr>
          <w:rFonts w:cs="Times New Roman"/>
          <w:b/>
          <w:bCs/>
          <w:noProof/>
          <w:szCs w:val="24"/>
        </w:rPr>
        <w:t>6</w:t>
      </w:r>
      <w:r w:rsidRPr="009376CB">
        <w:rPr>
          <w:rFonts w:cs="Times New Roman"/>
          <w:noProof/>
          <w:szCs w:val="24"/>
        </w:rPr>
        <w:t>:298–308.</w:t>
      </w:r>
    </w:p>
    <w:p w14:paraId="691A477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0. </w:t>
      </w:r>
      <w:r w:rsidRPr="009376CB">
        <w:rPr>
          <w:rFonts w:cs="Times New Roman"/>
          <w:noProof/>
          <w:szCs w:val="24"/>
        </w:rPr>
        <w:tab/>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chwalbach MS</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Brown M V</w:t>
      </w:r>
      <w:r w:rsidRPr="009376CB">
        <w:rPr>
          <w:rFonts w:cs="Times New Roman"/>
          <w:noProof/>
          <w:szCs w:val="24"/>
        </w:rPr>
        <w:t xml:space="preserve">, </w:t>
      </w:r>
      <w:r w:rsidRPr="009376CB">
        <w:rPr>
          <w:rFonts w:cs="Times New Roman"/>
          <w:b/>
          <w:bCs/>
          <w:noProof/>
          <w:szCs w:val="24"/>
        </w:rPr>
        <w:t>Naeem S</w:t>
      </w:r>
      <w:r w:rsidRPr="009376CB">
        <w:rPr>
          <w:rFonts w:cs="Times New Roman"/>
          <w:noProof/>
          <w:szCs w:val="24"/>
        </w:rPr>
        <w:t xml:space="preserve">. 2006. Annually reoccurring bacterial communities are predictable from ocean conditions. Proc Natl Acad Sci USA </w:t>
      </w:r>
      <w:r w:rsidRPr="009376CB">
        <w:rPr>
          <w:rFonts w:cs="Times New Roman"/>
          <w:b/>
          <w:bCs/>
          <w:noProof/>
          <w:szCs w:val="24"/>
        </w:rPr>
        <w:t>103</w:t>
      </w:r>
      <w:r w:rsidRPr="009376CB">
        <w:rPr>
          <w:rFonts w:cs="Times New Roman"/>
          <w:noProof/>
          <w:szCs w:val="24"/>
        </w:rPr>
        <w:t>:13104–13109.</w:t>
      </w:r>
    </w:p>
    <w:p w14:paraId="303510D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1. </w:t>
      </w:r>
      <w:r w:rsidRPr="009376CB">
        <w:rPr>
          <w:rFonts w:cs="Times New Roman"/>
          <w:noProof/>
          <w:szCs w:val="24"/>
        </w:rPr>
        <w:tab/>
      </w:r>
      <w:r w:rsidRPr="009376CB">
        <w:rPr>
          <w:rFonts w:cs="Times New Roman"/>
          <w:b/>
          <w:bCs/>
          <w:noProof/>
          <w:szCs w:val="24"/>
        </w:rPr>
        <w:t>Cram J</w:t>
      </w:r>
      <w:r w:rsidRPr="009376CB">
        <w:rPr>
          <w:rFonts w:cs="Times New Roman"/>
          <w:noProof/>
          <w:szCs w:val="24"/>
        </w:rPr>
        <w:t xml:space="preserve">, </w:t>
      </w:r>
      <w:r w:rsidRPr="009376CB">
        <w:rPr>
          <w:rFonts w:cs="Times New Roman"/>
          <w:b/>
          <w:bCs/>
          <w:noProof/>
          <w:szCs w:val="24"/>
        </w:rPr>
        <w:t>Chow C</w:t>
      </w:r>
      <w:r w:rsidRPr="009376CB">
        <w:rPr>
          <w:rFonts w:cs="Times New Roman"/>
          <w:noProof/>
          <w:szCs w:val="24"/>
        </w:rPr>
        <w:t xml:space="preserve">, </w:t>
      </w:r>
      <w:r w:rsidRPr="009376CB">
        <w:rPr>
          <w:rFonts w:cs="Times New Roman"/>
          <w:b/>
          <w:bCs/>
          <w:noProof/>
          <w:szCs w:val="24"/>
        </w:rPr>
        <w:t>Sachdeva R</w:t>
      </w:r>
      <w:r w:rsidRPr="009376CB">
        <w:rPr>
          <w:rFonts w:cs="Times New Roman"/>
          <w:noProof/>
          <w:szCs w:val="24"/>
        </w:rPr>
        <w:t xml:space="preserve">, </w:t>
      </w:r>
      <w:r w:rsidRPr="009376CB">
        <w:rPr>
          <w:rFonts w:cs="Times New Roman"/>
          <w:b/>
          <w:bCs/>
          <w:noProof/>
          <w:szCs w:val="24"/>
        </w:rPr>
        <w:t>Needham D</w:t>
      </w:r>
      <w:r w:rsidRPr="009376CB">
        <w:rPr>
          <w:rFonts w:cs="Times New Roman"/>
          <w:noProof/>
          <w:szCs w:val="24"/>
        </w:rPr>
        <w:t xml:space="preserve">, </w:t>
      </w:r>
      <w:r w:rsidRPr="009376CB">
        <w:rPr>
          <w:rFonts w:cs="Times New Roman"/>
          <w:b/>
          <w:bCs/>
          <w:noProof/>
          <w:szCs w:val="24"/>
        </w:rPr>
        <w:t>Parada A</w:t>
      </w:r>
      <w:r w:rsidRPr="009376CB">
        <w:rPr>
          <w:rFonts w:cs="Times New Roman"/>
          <w:noProof/>
          <w:szCs w:val="24"/>
        </w:rPr>
        <w:t xml:space="preserve">, </w:t>
      </w:r>
      <w:r w:rsidRPr="009376CB">
        <w:rPr>
          <w:rFonts w:cs="Times New Roman"/>
          <w:b/>
          <w:bCs/>
          <w:noProof/>
          <w:szCs w:val="24"/>
        </w:rPr>
        <w:t>Steele J</w:t>
      </w:r>
      <w:r w:rsidRPr="009376CB">
        <w:rPr>
          <w:rFonts w:cs="Times New Roman"/>
          <w:noProof/>
          <w:szCs w:val="24"/>
        </w:rPr>
        <w:t xml:space="preserve">, </w:t>
      </w:r>
      <w:r w:rsidRPr="009376CB">
        <w:rPr>
          <w:rFonts w:cs="Times New Roman"/>
          <w:b/>
          <w:bCs/>
          <w:noProof/>
          <w:szCs w:val="24"/>
        </w:rPr>
        <w:t>Fuhrman J</w:t>
      </w:r>
      <w:r w:rsidRPr="009376CB">
        <w:rPr>
          <w:rFonts w:cs="Times New Roman"/>
          <w:noProof/>
          <w:szCs w:val="24"/>
        </w:rPr>
        <w:t xml:space="preserve">. 2015. Seasonal and interannual variability of the marine bacterioplankton community throughout the water column over ten years. ISME J </w:t>
      </w:r>
      <w:r w:rsidRPr="009376CB">
        <w:rPr>
          <w:rFonts w:cs="Times New Roman"/>
          <w:b/>
          <w:bCs/>
          <w:noProof/>
          <w:szCs w:val="24"/>
        </w:rPr>
        <w:t>9</w:t>
      </w:r>
      <w:r w:rsidRPr="009376CB">
        <w:rPr>
          <w:rFonts w:cs="Times New Roman"/>
          <w:noProof/>
          <w:szCs w:val="24"/>
        </w:rPr>
        <w:t>:563–580.</w:t>
      </w:r>
    </w:p>
    <w:p w14:paraId="7ED3520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2. </w:t>
      </w:r>
      <w:r w:rsidRPr="009376CB">
        <w:rPr>
          <w:rFonts w:cs="Times New Roman"/>
          <w:noProof/>
          <w:szCs w:val="24"/>
        </w:rPr>
        <w:tab/>
      </w:r>
      <w:r w:rsidRPr="009376CB">
        <w:rPr>
          <w:rFonts w:cs="Times New Roman"/>
          <w:b/>
          <w:bCs/>
          <w:noProof/>
          <w:szCs w:val="24"/>
        </w:rPr>
        <w:t>Nelson CE</w:t>
      </w:r>
      <w:r w:rsidRPr="009376CB">
        <w:rPr>
          <w:rFonts w:cs="Times New Roman"/>
          <w:noProof/>
          <w:szCs w:val="24"/>
        </w:rPr>
        <w:t xml:space="preserve">. 2009. Phenology of high-elevation pelagic bacteria: the roles of meteorologic variability, catchment inputs and thermal stratification in structuring communities. ISME J </w:t>
      </w:r>
      <w:r w:rsidRPr="009376CB">
        <w:rPr>
          <w:rFonts w:cs="Times New Roman"/>
          <w:b/>
          <w:bCs/>
          <w:noProof/>
          <w:szCs w:val="24"/>
        </w:rPr>
        <w:t>3</w:t>
      </w:r>
      <w:r w:rsidRPr="009376CB">
        <w:rPr>
          <w:rFonts w:cs="Times New Roman"/>
          <w:noProof/>
          <w:szCs w:val="24"/>
        </w:rPr>
        <w:t>:13–30.</w:t>
      </w:r>
    </w:p>
    <w:p w14:paraId="0BFDEB0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33. </w:t>
      </w:r>
      <w:r w:rsidRPr="009376CB">
        <w:rPr>
          <w:rFonts w:cs="Times New Roman"/>
          <w:noProof/>
          <w:szCs w:val="24"/>
        </w:rPr>
        <w:tab/>
      </w:r>
      <w:r w:rsidRPr="009376CB">
        <w:rPr>
          <w:rFonts w:cs="Times New Roman"/>
          <w:b/>
          <w:bCs/>
          <w:noProof/>
          <w:szCs w:val="24"/>
        </w:rPr>
        <w:t>Kara EL</w:t>
      </w:r>
      <w:r w:rsidRPr="009376CB">
        <w:rPr>
          <w:rFonts w:cs="Times New Roman"/>
          <w:noProof/>
          <w:szCs w:val="24"/>
        </w:rPr>
        <w:t xml:space="preserve">, </w:t>
      </w:r>
      <w:r w:rsidRPr="009376CB">
        <w:rPr>
          <w:rFonts w:cs="Times New Roman"/>
          <w:b/>
          <w:bCs/>
          <w:noProof/>
          <w:szCs w:val="24"/>
        </w:rPr>
        <w:t>Hanson PC</w:t>
      </w:r>
      <w:r w:rsidRPr="009376CB">
        <w:rPr>
          <w:rFonts w:cs="Times New Roman"/>
          <w:noProof/>
          <w:szCs w:val="24"/>
        </w:rPr>
        <w:t xml:space="preserve">, </w:t>
      </w:r>
      <w:r w:rsidRPr="009376CB">
        <w:rPr>
          <w:rFonts w:cs="Times New Roman"/>
          <w:b/>
          <w:bCs/>
          <w:noProof/>
          <w:szCs w:val="24"/>
        </w:rPr>
        <w:t>Hu YH</w:t>
      </w:r>
      <w:r w:rsidRPr="009376CB">
        <w:rPr>
          <w:rFonts w:cs="Times New Roman"/>
          <w:noProof/>
          <w:szCs w:val="24"/>
        </w:rPr>
        <w:t xml:space="preserve">, </w:t>
      </w:r>
      <w:r w:rsidRPr="009376CB">
        <w:rPr>
          <w:rFonts w:cs="Times New Roman"/>
          <w:b/>
          <w:bCs/>
          <w:noProof/>
          <w:szCs w:val="24"/>
        </w:rPr>
        <w:t>Winslow 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3. A decade of seasonal dynamics and co-occurrences within freshwater bacterioplankton communities from eutrophic Lake Mendota, WI, USA. ISME J </w:t>
      </w:r>
      <w:r w:rsidRPr="009376CB">
        <w:rPr>
          <w:rFonts w:cs="Times New Roman"/>
          <w:b/>
          <w:bCs/>
          <w:noProof/>
          <w:szCs w:val="24"/>
        </w:rPr>
        <w:t>7</w:t>
      </w:r>
      <w:r w:rsidRPr="009376CB">
        <w:rPr>
          <w:rFonts w:cs="Times New Roman"/>
          <w:noProof/>
          <w:szCs w:val="24"/>
        </w:rPr>
        <w:t>:680–4.</w:t>
      </w:r>
    </w:p>
    <w:p w14:paraId="272E05F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4. </w:t>
      </w:r>
      <w:r w:rsidRPr="009376CB">
        <w:rPr>
          <w:rFonts w:cs="Times New Roman"/>
          <w:noProof/>
          <w:szCs w:val="24"/>
        </w:rPr>
        <w:tab/>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H. L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3. Temporal Patterns in Bacterial Communities in Three Temperate Lakes of Different Trophic Status. Microb Ecol </w:t>
      </w:r>
      <w:r w:rsidRPr="009376CB">
        <w:rPr>
          <w:rFonts w:cs="Times New Roman"/>
          <w:b/>
          <w:bCs/>
          <w:noProof/>
          <w:szCs w:val="24"/>
        </w:rPr>
        <w:t>46</w:t>
      </w:r>
      <w:r w:rsidRPr="009376CB">
        <w:rPr>
          <w:rFonts w:cs="Times New Roman"/>
          <w:noProof/>
          <w:szCs w:val="24"/>
        </w:rPr>
        <w:t>:391–405.</w:t>
      </w:r>
    </w:p>
    <w:p w14:paraId="2BA8BFA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5.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Synchrony in aquatic microbial community dynamics. ISME J </w:t>
      </w:r>
      <w:r w:rsidRPr="009376CB">
        <w:rPr>
          <w:rFonts w:cs="Times New Roman"/>
          <w:b/>
          <w:bCs/>
          <w:noProof/>
          <w:szCs w:val="24"/>
        </w:rPr>
        <w:t>1</w:t>
      </w:r>
      <w:r w:rsidRPr="009376CB">
        <w:rPr>
          <w:rFonts w:cs="Times New Roman"/>
          <w:noProof/>
          <w:szCs w:val="24"/>
        </w:rPr>
        <w:t>:38–47.</w:t>
      </w:r>
    </w:p>
    <w:p w14:paraId="03CE715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6.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6. Experimental manipulations of microbial food web interactions in a humic lake: Shifting biological drivers of bacterial community structure. Environ Microbiol </w:t>
      </w:r>
      <w:r w:rsidRPr="009376CB">
        <w:rPr>
          <w:rFonts w:cs="Times New Roman"/>
          <w:b/>
          <w:bCs/>
          <w:noProof/>
          <w:szCs w:val="24"/>
        </w:rPr>
        <w:t>8</w:t>
      </w:r>
      <w:r w:rsidRPr="009376CB">
        <w:rPr>
          <w:rFonts w:cs="Times New Roman"/>
          <w:noProof/>
          <w:szCs w:val="24"/>
        </w:rPr>
        <w:t>:1448–1459.</w:t>
      </w:r>
    </w:p>
    <w:p w14:paraId="21DE1AF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7. </w:t>
      </w:r>
      <w:r w:rsidRPr="009376CB">
        <w:rPr>
          <w:rFonts w:cs="Times New Roman"/>
          <w:noProof/>
          <w:szCs w:val="24"/>
        </w:rPr>
        <w:tab/>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McMahon TD</w:t>
      </w:r>
      <w:r w:rsidRPr="009376CB">
        <w:rPr>
          <w:rFonts w:cs="Times New Roman"/>
          <w:noProof/>
          <w:szCs w:val="24"/>
        </w:rPr>
        <w:t xml:space="preserve">. 2009. Spatial synchrony in microbial community dynamics : testing among-year and lake patterns. Verh Internat Verein Limnol </w:t>
      </w:r>
      <w:r w:rsidRPr="009376CB">
        <w:rPr>
          <w:rFonts w:cs="Times New Roman"/>
          <w:b/>
          <w:bCs/>
          <w:noProof/>
          <w:szCs w:val="24"/>
        </w:rPr>
        <w:t>30</w:t>
      </w:r>
      <w:r w:rsidRPr="009376CB">
        <w:rPr>
          <w:rFonts w:cs="Times New Roman"/>
          <w:noProof/>
          <w:szCs w:val="24"/>
        </w:rPr>
        <w:t>:936–940.</w:t>
      </w:r>
    </w:p>
    <w:p w14:paraId="60BDA78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8. </w:t>
      </w:r>
      <w:r w:rsidRPr="009376CB">
        <w:rPr>
          <w:rFonts w:cs="Times New Roman"/>
          <w:noProof/>
          <w:szCs w:val="24"/>
        </w:rPr>
        <w:tab/>
      </w:r>
      <w:r w:rsidRPr="009376CB">
        <w:rPr>
          <w:rFonts w:cs="Times New Roman"/>
          <w:b/>
          <w:bCs/>
          <w:noProof/>
          <w:szCs w:val="24"/>
        </w:rPr>
        <w:t>Hug LA</w:t>
      </w:r>
      <w:r w:rsidRPr="009376CB">
        <w:rPr>
          <w:rFonts w:cs="Times New Roman"/>
          <w:noProof/>
          <w:szCs w:val="24"/>
        </w:rPr>
        <w:t xml:space="preserve">, </w:t>
      </w:r>
      <w:r w:rsidRPr="009376CB">
        <w:rPr>
          <w:rFonts w:cs="Times New Roman"/>
          <w:b/>
          <w:bCs/>
          <w:noProof/>
          <w:szCs w:val="24"/>
        </w:rPr>
        <w:t>Baker BJ</w:t>
      </w:r>
      <w:r w:rsidRPr="009376CB">
        <w:rPr>
          <w:rFonts w:cs="Times New Roman"/>
          <w:noProof/>
          <w:szCs w:val="24"/>
        </w:rPr>
        <w:t xml:space="preserve">, </w:t>
      </w:r>
      <w:r w:rsidRPr="009376CB">
        <w:rPr>
          <w:rFonts w:cs="Times New Roman"/>
          <w:b/>
          <w:bCs/>
          <w:noProof/>
          <w:szCs w:val="24"/>
        </w:rPr>
        <w:t>Anantharaman K</w:t>
      </w:r>
      <w:r w:rsidRPr="009376CB">
        <w:rPr>
          <w:rFonts w:cs="Times New Roman"/>
          <w:noProof/>
          <w:szCs w:val="24"/>
        </w:rPr>
        <w:t xml:space="preserve">, </w:t>
      </w:r>
      <w:r w:rsidRPr="009376CB">
        <w:rPr>
          <w:rFonts w:cs="Times New Roman"/>
          <w:b/>
          <w:bCs/>
          <w:noProof/>
          <w:szCs w:val="24"/>
        </w:rPr>
        <w:t>Brown CT</w:t>
      </w:r>
      <w:r w:rsidRPr="009376CB">
        <w:rPr>
          <w:rFonts w:cs="Times New Roman"/>
          <w:noProof/>
          <w:szCs w:val="24"/>
        </w:rPr>
        <w:t xml:space="preserve">, </w:t>
      </w:r>
      <w:r w:rsidRPr="009376CB">
        <w:rPr>
          <w:rFonts w:cs="Times New Roman"/>
          <w:b/>
          <w:bCs/>
          <w:noProof/>
          <w:szCs w:val="24"/>
        </w:rPr>
        <w:t>Probst AJ</w:t>
      </w:r>
      <w:r w:rsidRPr="009376CB">
        <w:rPr>
          <w:rFonts w:cs="Times New Roman"/>
          <w:noProof/>
          <w:szCs w:val="24"/>
        </w:rPr>
        <w:t xml:space="preserve">, </w:t>
      </w:r>
      <w:r w:rsidRPr="009376CB">
        <w:rPr>
          <w:rFonts w:cs="Times New Roman"/>
          <w:b/>
          <w:bCs/>
          <w:noProof/>
          <w:szCs w:val="24"/>
        </w:rPr>
        <w:t>Castelle CJ</w:t>
      </w:r>
      <w:r w:rsidRPr="009376CB">
        <w:rPr>
          <w:rFonts w:cs="Times New Roman"/>
          <w:noProof/>
          <w:szCs w:val="24"/>
        </w:rPr>
        <w:t xml:space="preserve">, </w:t>
      </w:r>
      <w:r w:rsidRPr="009376CB">
        <w:rPr>
          <w:rFonts w:cs="Times New Roman"/>
          <w:b/>
          <w:bCs/>
          <w:noProof/>
          <w:szCs w:val="24"/>
        </w:rPr>
        <w:t>Butterfield CN</w:t>
      </w:r>
      <w:r w:rsidRPr="009376CB">
        <w:rPr>
          <w:rFonts w:cs="Times New Roman"/>
          <w:noProof/>
          <w:szCs w:val="24"/>
        </w:rPr>
        <w:t xml:space="preserve">, </w:t>
      </w:r>
      <w:r w:rsidRPr="009376CB">
        <w:rPr>
          <w:rFonts w:cs="Times New Roman"/>
          <w:b/>
          <w:bCs/>
          <w:noProof/>
          <w:szCs w:val="24"/>
        </w:rPr>
        <w:t>Hernsdorf AW</w:t>
      </w:r>
      <w:r w:rsidRPr="009376CB">
        <w:rPr>
          <w:rFonts w:cs="Times New Roman"/>
          <w:noProof/>
          <w:szCs w:val="24"/>
        </w:rPr>
        <w:t xml:space="preserve">, </w:t>
      </w:r>
      <w:r w:rsidRPr="009376CB">
        <w:rPr>
          <w:rFonts w:cs="Times New Roman"/>
          <w:b/>
          <w:bCs/>
          <w:noProof/>
          <w:szCs w:val="24"/>
        </w:rPr>
        <w:t>Amano Y</w:t>
      </w:r>
      <w:r w:rsidRPr="009376CB">
        <w:rPr>
          <w:rFonts w:cs="Times New Roman"/>
          <w:noProof/>
          <w:szCs w:val="24"/>
        </w:rPr>
        <w:t xml:space="preserve">, </w:t>
      </w:r>
      <w:r w:rsidRPr="009376CB">
        <w:rPr>
          <w:rFonts w:cs="Times New Roman"/>
          <w:b/>
          <w:bCs/>
          <w:noProof/>
          <w:szCs w:val="24"/>
        </w:rPr>
        <w:t>Ise K</w:t>
      </w:r>
      <w:r w:rsidRPr="009376CB">
        <w:rPr>
          <w:rFonts w:cs="Times New Roman"/>
          <w:noProof/>
          <w:szCs w:val="24"/>
        </w:rPr>
        <w:t xml:space="preserve">, </w:t>
      </w:r>
      <w:r w:rsidRPr="009376CB">
        <w:rPr>
          <w:rFonts w:cs="Times New Roman"/>
          <w:b/>
          <w:bCs/>
          <w:noProof/>
          <w:szCs w:val="24"/>
        </w:rPr>
        <w:t>Suzuki Y</w:t>
      </w:r>
      <w:r w:rsidRPr="009376CB">
        <w:rPr>
          <w:rFonts w:cs="Times New Roman"/>
          <w:noProof/>
          <w:szCs w:val="24"/>
        </w:rPr>
        <w:t xml:space="preserve">, </w:t>
      </w:r>
      <w:r w:rsidRPr="009376CB">
        <w:rPr>
          <w:rFonts w:cs="Times New Roman"/>
          <w:b/>
          <w:bCs/>
          <w:noProof/>
          <w:szCs w:val="24"/>
        </w:rPr>
        <w:t>Dudek N</w:t>
      </w:r>
      <w:r w:rsidRPr="009376CB">
        <w:rPr>
          <w:rFonts w:cs="Times New Roman"/>
          <w:noProof/>
          <w:szCs w:val="24"/>
        </w:rPr>
        <w:t xml:space="preserve">, </w:t>
      </w:r>
      <w:r w:rsidRPr="009376CB">
        <w:rPr>
          <w:rFonts w:cs="Times New Roman"/>
          <w:b/>
          <w:bCs/>
          <w:noProof/>
          <w:szCs w:val="24"/>
        </w:rPr>
        <w:t>Relman DA</w:t>
      </w:r>
      <w:r w:rsidRPr="009376CB">
        <w:rPr>
          <w:rFonts w:cs="Times New Roman"/>
          <w:noProof/>
          <w:szCs w:val="24"/>
        </w:rPr>
        <w:t xml:space="preserve">, </w:t>
      </w:r>
      <w:r w:rsidRPr="009376CB">
        <w:rPr>
          <w:rFonts w:cs="Times New Roman"/>
          <w:b/>
          <w:bCs/>
          <w:noProof/>
          <w:szCs w:val="24"/>
        </w:rPr>
        <w:t>Finstad KM</w:t>
      </w:r>
      <w:r w:rsidRPr="009376CB">
        <w:rPr>
          <w:rFonts w:cs="Times New Roman"/>
          <w:noProof/>
          <w:szCs w:val="24"/>
        </w:rPr>
        <w:t xml:space="preserve">, </w:t>
      </w:r>
      <w:r w:rsidRPr="009376CB">
        <w:rPr>
          <w:rFonts w:cs="Times New Roman"/>
          <w:b/>
          <w:bCs/>
          <w:noProof/>
          <w:szCs w:val="24"/>
        </w:rPr>
        <w:t>Amundson R</w:t>
      </w:r>
      <w:r w:rsidRPr="009376CB">
        <w:rPr>
          <w:rFonts w:cs="Times New Roman"/>
          <w:noProof/>
          <w:szCs w:val="24"/>
        </w:rPr>
        <w:t xml:space="preserve">, </w:t>
      </w:r>
      <w:r w:rsidRPr="009376CB">
        <w:rPr>
          <w:rFonts w:cs="Times New Roman"/>
          <w:b/>
          <w:bCs/>
          <w:noProof/>
          <w:szCs w:val="24"/>
        </w:rPr>
        <w:t>Thomas BC</w:t>
      </w:r>
      <w:r w:rsidRPr="009376CB">
        <w:rPr>
          <w:rFonts w:cs="Times New Roman"/>
          <w:noProof/>
          <w:szCs w:val="24"/>
        </w:rPr>
        <w:t xml:space="preserve">, </w:t>
      </w:r>
      <w:r w:rsidRPr="009376CB">
        <w:rPr>
          <w:rFonts w:cs="Times New Roman"/>
          <w:b/>
          <w:bCs/>
          <w:noProof/>
          <w:szCs w:val="24"/>
        </w:rPr>
        <w:t>Banfield JF</w:t>
      </w:r>
      <w:r w:rsidRPr="009376CB">
        <w:rPr>
          <w:rFonts w:cs="Times New Roman"/>
          <w:noProof/>
          <w:szCs w:val="24"/>
        </w:rPr>
        <w:t xml:space="preserve">. 2016. A new view of the tree of life. Nat Microbiol </w:t>
      </w:r>
      <w:r w:rsidRPr="009376CB">
        <w:rPr>
          <w:rFonts w:cs="Times New Roman"/>
          <w:b/>
          <w:bCs/>
          <w:noProof/>
          <w:szCs w:val="24"/>
        </w:rPr>
        <w:t>1</w:t>
      </w:r>
      <w:r w:rsidRPr="009376CB">
        <w:rPr>
          <w:rFonts w:cs="Times New Roman"/>
          <w:noProof/>
          <w:szCs w:val="24"/>
        </w:rPr>
        <w:t>:1–6.</w:t>
      </w:r>
    </w:p>
    <w:p w14:paraId="66D10DE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9. </w:t>
      </w:r>
      <w:r w:rsidRPr="009376CB">
        <w:rPr>
          <w:rFonts w:cs="Times New Roman"/>
          <w:noProof/>
          <w:szCs w:val="24"/>
        </w:rPr>
        <w:tab/>
      </w:r>
      <w:r w:rsidRPr="009376CB">
        <w:rPr>
          <w:rFonts w:cs="Times New Roman"/>
          <w:b/>
          <w:bCs/>
          <w:noProof/>
          <w:szCs w:val="24"/>
        </w:rPr>
        <w:t>Gies EA</w:t>
      </w:r>
      <w:r w:rsidRPr="009376CB">
        <w:rPr>
          <w:rFonts w:cs="Times New Roman"/>
          <w:noProof/>
          <w:szCs w:val="24"/>
        </w:rPr>
        <w:t xml:space="preserve">, </w:t>
      </w:r>
      <w:r w:rsidRPr="009376CB">
        <w:rPr>
          <w:rFonts w:cs="Times New Roman"/>
          <w:b/>
          <w:bCs/>
          <w:noProof/>
          <w:szCs w:val="24"/>
        </w:rPr>
        <w:t>Konwar KM</w:t>
      </w:r>
      <w:r w:rsidRPr="009376CB">
        <w:rPr>
          <w:rFonts w:cs="Times New Roman"/>
          <w:noProof/>
          <w:szCs w:val="24"/>
        </w:rPr>
        <w:t xml:space="preserve">, </w:t>
      </w:r>
      <w:r w:rsidRPr="009376CB">
        <w:rPr>
          <w:rFonts w:cs="Times New Roman"/>
          <w:b/>
          <w:bCs/>
          <w:noProof/>
          <w:szCs w:val="24"/>
        </w:rPr>
        <w:t>Beatty JT</w:t>
      </w:r>
      <w:r w:rsidRPr="009376CB">
        <w:rPr>
          <w:rFonts w:cs="Times New Roman"/>
          <w:noProof/>
          <w:szCs w:val="24"/>
        </w:rPr>
        <w:t xml:space="preserve">, </w:t>
      </w:r>
      <w:r w:rsidRPr="009376CB">
        <w:rPr>
          <w:rFonts w:cs="Times New Roman"/>
          <w:b/>
          <w:bCs/>
          <w:noProof/>
          <w:szCs w:val="24"/>
        </w:rPr>
        <w:t>Hallam SJ</w:t>
      </w:r>
      <w:r w:rsidRPr="009376CB">
        <w:rPr>
          <w:rFonts w:cs="Times New Roman"/>
          <w:noProof/>
          <w:szCs w:val="24"/>
        </w:rPr>
        <w:t xml:space="preserve">. 2014. Illuminating microbial dark matter in meromictic Sakinaw Lake. Appl Environ Microbiol </w:t>
      </w:r>
      <w:r w:rsidRPr="009376CB">
        <w:rPr>
          <w:rFonts w:cs="Times New Roman"/>
          <w:b/>
          <w:bCs/>
          <w:noProof/>
          <w:szCs w:val="24"/>
        </w:rPr>
        <w:t>80</w:t>
      </w:r>
      <w:r w:rsidRPr="009376CB">
        <w:rPr>
          <w:rFonts w:cs="Times New Roman"/>
          <w:noProof/>
          <w:szCs w:val="24"/>
        </w:rPr>
        <w:t>:6807–6818.</w:t>
      </w:r>
    </w:p>
    <w:p w14:paraId="7D0E6C2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0. </w:t>
      </w:r>
      <w:r w:rsidRPr="009376CB">
        <w:rPr>
          <w:rFonts w:cs="Times New Roman"/>
          <w:noProof/>
          <w:szCs w:val="24"/>
        </w:rPr>
        <w:tab/>
      </w:r>
      <w:r w:rsidRPr="009376CB">
        <w:rPr>
          <w:rFonts w:cs="Times New Roman"/>
          <w:b/>
          <w:bCs/>
          <w:noProof/>
          <w:szCs w:val="24"/>
        </w:rPr>
        <w:t>Borrel G</w:t>
      </w:r>
      <w:r w:rsidRPr="009376CB">
        <w:rPr>
          <w:rFonts w:cs="Times New Roman"/>
          <w:noProof/>
          <w:szCs w:val="24"/>
        </w:rPr>
        <w:t xml:space="preserve">, </w:t>
      </w:r>
      <w:r w:rsidRPr="009376CB">
        <w:rPr>
          <w:rFonts w:cs="Times New Roman"/>
          <w:b/>
          <w:bCs/>
          <w:noProof/>
          <w:szCs w:val="24"/>
        </w:rPr>
        <w:t>Lehours AC</w:t>
      </w:r>
      <w:r w:rsidRPr="009376CB">
        <w:rPr>
          <w:rFonts w:cs="Times New Roman"/>
          <w:noProof/>
          <w:szCs w:val="24"/>
        </w:rPr>
        <w:t xml:space="preserve">, </w:t>
      </w:r>
      <w:r w:rsidRPr="009376CB">
        <w:rPr>
          <w:rFonts w:cs="Times New Roman"/>
          <w:b/>
          <w:bCs/>
          <w:noProof/>
          <w:szCs w:val="24"/>
        </w:rPr>
        <w:t>Bardot C</w:t>
      </w:r>
      <w:r w:rsidRPr="009376CB">
        <w:rPr>
          <w:rFonts w:cs="Times New Roman"/>
          <w:noProof/>
          <w:szCs w:val="24"/>
        </w:rPr>
        <w:t xml:space="preserve">, </w:t>
      </w:r>
      <w:r w:rsidRPr="009376CB">
        <w:rPr>
          <w:rFonts w:cs="Times New Roman"/>
          <w:b/>
          <w:bCs/>
          <w:noProof/>
          <w:szCs w:val="24"/>
        </w:rPr>
        <w:t>Bailly X</w:t>
      </w:r>
      <w:r w:rsidRPr="009376CB">
        <w:rPr>
          <w:rFonts w:cs="Times New Roman"/>
          <w:noProof/>
          <w:szCs w:val="24"/>
        </w:rPr>
        <w:t xml:space="preserve">, </w:t>
      </w:r>
      <w:r w:rsidRPr="009376CB">
        <w:rPr>
          <w:rFonts w:cs="Times New Roman"/>
          <w:b/>
          <w:bCs/>
          <w:noProof/>
          <w:szCs w:val="24"/>
        </w:rPr>
        <w:t>Fonty G</w:t>
      </w:r>
      <w:r w:rsidRPr="009376CB">
        <w:rPr>
          <w:rFonts w:cs="Times New Roman"/>
          <w:noProof/>
          <w:szCs w:val="24"/>
        </w:rPr>
        <w:t xml:space="preserve">. 2010. Members of candidate divisions OP11, OD1 and SR1 are widespread along the water column of the meromictic Lake Pavin (France). Arch Microbiol </w:t>
      </w:r>
      <w:r w:rsidRPr="009376CB">
        <w:rPr>
          <w:rFonts w:cs="Times New Roman"/>
          <w:b/>
          <w:bCs/>
          <w:noProof/>
          <w:szCs w:val="24"/>
        </w:rPr>
        <w:t>192</w:t>
      </w:r>
      <w:r w:rsidRPr="009376CB">
        <w:rPr>
          <w:rFonts w:cs="Times New Roman"/>
          <w:noProof/>
          <w:szCs w:val="24"/>
        </w:rPr>
        <w:t>:559–567.</w:t>
      </w:r>
    </w:p>
    <w:p w14:paraId="2D57A78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4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Interannual dynamics and phenology of bacterial communities in a eutrophic lake. Limnol Oceanogr </w:t>
      </w:r>
      <w:r w:rsidRPr="009376CB">
        <w:rPr>
          <w:rFonts w:cs="Times New Roman"/>
          <w:b/>
          <w:bCs/>
          <w:noProof/>
          <w:szCs w:val="24"/>
        </w:rPr>
        <w:t>52</w:t>
      </w:r>
      <w:r w:rsidRPr="009376CB">
        <w:rPr>
          <w:rFonts w:cs="Times New Roman"/>
          <w:noProof/>
          <w:szCs w:val="24"/>
        </w:rPr>
        <w:t>:487–494.</w:t>
      </w:r>
    </w:p>
    <w:p w14:paraId="16C1AE3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2. </w:t>
      </w:r>
      <w:r w:rsidRPr="009376CB">
        <w:rPr>
          <w:rFonts w:cs="Times New Roman"/>
          <w:noProof/>
          <w:szCs w:val="24"/>
        </w:rPr>
        <w:tab/>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Lauber CL</w:t>
      </w:r>
      <w:r w:rsidRPr="009376CB">
        <w:rPr>
          <w:rFonts w:cs="Times New Roman"/>
          <w:noProof/>
          <w:szCs w:val="24"/>
        </w:rPr>
        <w:t xml:space="preserve">, </w:t>
      </w:r>
      <w:r w:rsidRPr="009376CB">
        <w:rPr>
          <w:rFonts w:cs="Times New Roman"/>
          <w:b/>
          <w:bCs/>
          <w:noProof/>
          <w:szCs w:val="24"/>
        </w:rPr>
        <w:t>Walters WA</w:t>
      </w:r>
      <w:r w:rsidRPr="009376CB">
        <w:rPr>
          <w:rFonts w:cs="Times New Roman"/>
          <w:noProof/>
          <w:szCs w:val="24"/>
        </w:rPr>
        <w:t xml:space="preserve">, </w:t>
      </w:r>
      <w:r w:rsidRPr="009376CB">
        <w:rPr>
          <w:rFonts w:cs="Times New Roman"/>
          <w:b/>
          <w:bCs/>
          <w:noProof/>
          <w:szCs w:val="24"/>
        </w:rPr>
        <w:t>Berg-Lyons D</w:t>
      </w:r>
      <w:r w:rsidRPr="009376CB">
        <w:rPr>
          <w:rFonts w:cs="Times New Roman"/>
          <w:noProof/>
          <w:szCs w:val="24"/>
        </w:rPr>
        <w:t xml:space="preserve">, </w:t>
      </w:r>
      <w:r w:rsidRPr="009376CB">
        <w:rPr>
          <w:rFonts w:cs="Times New Roman"/>
          <w:b/>
          <w:bCs/>
          <w:noProof/>
          <w:szCs w:val="24"/>
        </w:rPr>
        <w:t>Huntley J</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Owens SM</w:t>
      </w:r>
      <w:r w:rsidRPr="009376CB">
        <w:rPr>
          <w:rFonts w:cs="Times New Roman"/>
          <w:noProof/>
          <w:szCs w:val="24"/>
        </w:rPr>
        <w:t xml:space="preserve">, </w:t>
      </w:r>
      <w:r w:rsidRPr="009376CB">
        <w:rPr>
          <w:rFonts w:cs="Times New Roman"/>
          <w:b/>
          <w:bCs/>
          <w:noProof/>
          <w:szCs w:val="24"/>
        </w:rPr>
        <w:t>Betley J</w:t>
      </w:r>
      <w:r w:rsidRPr="009376CB">
        <w:rPr>
          <w:rFonts w:cs="Times New Roman"/>
          <w:noProof/>
          <w:szCs w:val="24"/>
        </w:rPr>
        <w:t xml:space="preserve">, </w:t>
      </w:r>
      <w:r w:rsidRPr="009376CB">
        <w:rPr>
          <w:rFonts w:cs="Times New Roman"/>
          <w:b/>
          <w:bCs/>
          <w:noProof/>
          <w:szCs w:val="24"/>
        </w:rPr>
        <w:t>Fraser L</w:t>
      </w:r>
      <w:r w:rsidRPr="009376CB">
        <w:rPr>
          <w:rFonts w:cs="Times New Roman"/>
          <w:noProof/>
          <w:szCs w:val="24"/>
        </w:rPr>
        <w:t xml:space="preserve">, </w:t>
      </w:r>
      <w:r w:rsidRPr="009376CB">
        <w:rPr>
          <w:rFonts w:cs="Times New Roman"/>
          <w:b/>
          <w:bCs/>
          <w:noProof/>
          <w:szCs w:val="24"/>
        </w:rPr>
        <w:t>Bauer M</w:t>
      </w:r>
      <w:r w:rsidRPr="009376CB">
        <w:rPr>
          <w:rFonts w:cs="Times New Roman"/>
          <w:noProof/>
          <w:szCs w:val="24"/>
        </w:rPr>
        <w:t xml:space="preserve">, </w:t>
      </w:r>
      <w:r w:rsidRPr="009376CB">
        <w:rPr>
          <w:rFonts w:cs="Times New Roman"/>
          <w:b/>
          <w:bCs/>
          <w:noProof/>
          <w:szCs w:val="24"/>
        </w:rPr>
        <w:t>Gormley N</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mith G</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2. Ultra-high-throughput microbial community analysis on the Illumina HiSeq and MiSeq platforms. ISME J </w:t>
      </w:r>
      <w:r w:rsidRPr="009376CB">
        <w:rPr>
          <w:rFonts w:cs="Times New Roman"/>
          <w:b/>
          <w:bCs/>
          <w:noProof/>
          <w:szCs w:val="24"/>
        </w:rPr>
        <w:t>6</w:t>
      </w:r>
      <w:r w:rsidRPr="009376CB">
        <w:rPr>
          <w:rFonts w:cs="Times New Roman"/>
          <w:noProof/>
          <w:szCs w:val="24"/>
        </w:rPr>
        <w:t>:1621–1624.</w:t>
      </w:r>
    </w:p>
    <w:p w14:paraId="1F466B1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3. </w:t>
      </w:r>
      <w:r w:rsidRPr="009376CB">
        <w:rPr>
          <w:rFonts w:cs="Times New Roman"/>
          <w:noProof/>
          <w:szCs w:val="24"/>
        </w:rPr>
        <w:tab/>
      </w:r>
      <w:r w:rsidRPr="009376CB">
        <w:rPr>
          <w:rFonts w:cs="Times New Roman"/>
          <w:b/>
          <w:bCs/>
          <w:noProof/>
          <w:szCs w:val="24"/>
        </w:rPr>
        <w:t>Amir A</w:t>
      </w:r>
      <w:r w:rsidRPr="009376CB">
        <w:rPr>
          <w:rFonts w:cs="Times New Roman"/>
          <w:noProof/>
          <w:szCs w:val="24"/>
        </w:rPr>
        <w:t xml:space="preserve">, </w:t>
      </w:r>
      <w:r w:rsidRPr="009376CB">
        <w:rPr>
          <w:rFonts w:cs="Times New Roman"/>
          <w:b/>
          <w:bCs/>
          <w:noProof/>
          <w:szCs w:val="24"/>
        </w:rPr>
        <w:t>McDonald D</w:t>
      </w:r>
      <w:r w:rsidRPr="009376CB">
        <w:rPr>
          <w:rFonts w:cs="Times New Roman"/>
          <w:noProof/>
          <w:szCs w:val="24"/>
        </w:rPr>
        <w:t xml:space="preserve">, </w:t>
      </w:r>
      <w:r w:rsidRPr="009376CB">
        <w:rPr>
          <w:rFonts w:cs="Times New Roman"/>
          <w:b/>
          <w:bCs/>
          <w:noProof/>
          <w:szCs w:val="24"/>
        </w:rPr>
        <w:t>Navas-Molina J</w:t>
      </w:r>
      <w:r w:rsidRPr="009376CB">
        <w:rPr>
          <w:rFonts w:cs="Times New Roman"/>
          <w:noProof/>
          <w:szCs w:val="24"/>
        </w:rPr>
        <w:t xml:space="preserve">, </w:t>
      </w:r>
      <w:r w:rsidRPr="009376CB">
        <w:rPr>
          <w:rFonts w:cs="Times New Roman"/>
          <w:b/>
          <w:bCs/>
          <w:noProof/>
          <w:szCs w:val="24"/>
        </w:rPr>
        <w:t>Kopylova E</w:t>
      </w:r>
      <w:r w:rsidRPr="009376CB">
        <w:rPr>
          <w:rFonts w:cs="Times New Roman"/>
          <w:noProof/>
          <w:szCs w:val="24"/>
        </w:rPr>
        <w:t xml:space="preserve">, </w:t>
      </w:r>
      <w:r w:rsidRPr="009376CB">
        <w:rPr>
          <w:rFonts w:cs="Times New Roman"/>
          <w:b/>
          <w:bCs/>
          <w:noProof/>
          <w:szCs w:val="24"/>
        </w:rPr>
        <w:t>Morton J</w:t>
      </w:r>
      <w:r w:rsidRPr="009376CB">
        <w:rPr>
          <w:rFonts w:cs="Times New Roman"/>
          <w:noProof/>
          <w:szCs w:val="24"/>
        </w:rPr>
        <w:t xml:space="preserve">, </w:t>
      </w:r>
      <w:r w:rsidRPr="009376CB">
        <w:rPr>
          <w:rFonts w:cs="Times New Roman"/>
          <w:b/>
          <w:bCs/>
          <w:noProof/>
          <w:szCs w:val="24"/>
        </w:rPr>
        <w:t>Xu Z</w:t>
      </w:r>
      <w:r w:rsidRPr="009376CB">
        <w:rPr>
          <w:rFonts w:cs="Times New Roman"/>
          <w:noProof/>
          <w:szCs w:val="24"/>
        </w:rPr>
        <w:t xml:space="preserve">, </w:t>
      </w:r>
      <w:r w:rsidRPr="009376CB">
        <w:rPr>
          <w:rFonts w:cs="Times New Roman"/>
          <w:b/>
          <w:bCs/>
          <w:noProof/>
          <w:szCs w:val="24"/>
        </w:rPr>
        <w:t>Kightley E</w:t>
      </w:r>
      <w:r w:rsidRPr="009376CB">
        <w:rPr>
          <w:rFonts w:cs="Times New Roman"/>
          <w:noProof/>
          <w:szCs w:val="24"/>
        </w:rPr>
        <w:t xml:space="preserve">, </w:t>
      </w:r>
      <w:r w:rsidRPr="009376CB">
        <w:rPr>
          <w:rFonts w:cs="Times New Roman"/>
          <w:b/>
          <w:bCs/>
          <w:noProof/>
          <w:szCs w:val="24"/>
        </w:rPr>
        <w:t>Thompson L</w:t>
      </w:r>
      <w:r w:rsidRPr="009376CB">
        <w:rPr>
          <w:rFonts w:cs="Times New Roman"/>
          <w:noProof/>
          <w:szCs w:val="24"/>
        </w:rPr>
        <w:t xml:space="preserve">, </w:t>
      </w:r>
      <w:r w:rsidRPr="009376CB">
        <w:rPr>
          <w:rFonts w:cs="Times New Roman"/>
          <w:b/>
          <w:bCs/>
          <w:noProof/>
          <w:szCs w:val="24"/>
        </w:rPr>
        <w:t>Hyde E</w:t>
      </w:r>
      <w:r w:rsidRPr="009376CB">
        <w:rPr>
          <w:rFonts w:cs="Times New Roman"/>
          <w:noProof/>
          <w:szCs w:val="24"/>
        </w:rPr>
        <w:t xml:space="preserve">, </w:t>
      </w:r>
      <w:r w:rsidRPr="009376CB">
        <w:rPr>
          <w:rFonts w:cs="Times New Roman"/>
          <w:b/>
          <w:bCs/>
          <w:noProof/>
          <w:szCs w:val="24"/>
        </w:rPr>
        <w:t>Gonzalez A</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7. Deblur Rapidly Resolves Single-Nucleotide Community Sequence Patterns. mSystems </w:t>
      </w:r>
      <w:r w:rsidRPr="009376CB">
        <w:rPr>
          <w:rFonts w:cs="Times New Roman"/>
          <w:b/>
          <w:bCs/>
          <w:noProof/>
          <w:szCs w:val="24"/>
        </w:rPr>
        <w:t>2</w:t>
      </w:r>
      <w:r w:rsidRPr="009376CB">
        <w:rPr>
          <w:rFonts w:cs="Times New Roman"/>
          <w:noProof/>
          <w:szCs w:val="24"/>
        </w:rPr>
        <w:t>:1–7.</w:t>
      </w:r>
    </w:p>
    <w:p w14:paraId="6B86769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4. </w:t>
      </w:r>
      <w:r w:rsidRPr="009376CB">
        <w:rPr>
          <w:rFonts w:cs="Times New Roman"/>
          <w:noProof/>
          <w:szCs w:val="24"/>
        </w:rPr>
        <w:tab/>
      </w:r>
      <w:r w:rsidRPr="009376CB">
        <w:rPr>
          <w:rFonts w:cs="Times New Roman"/>
          <w:b/>
          <w:bCs/>
          <w:noProof/>
          <w:szCs w:val="24"/>
        </w:rPr>
        <w:t>Schloss PD</w:t>
      </w:r>
      <w:r w:rsidRPr="009376CB">
        <w:rPr>
          <w:rFonts w:cs="Times New Roman"/>
          <w:noProof/>
          <w:szCs w:val="24"/>
        </w:rPr>
        <w:t xml:space="preserve">, </w:t>
      </w:r>
      <w:r w:rsidRPr="009376CB">
        <w:rPr>
          <w:rFonts w:cs="Times New Roman"/>
          <w:b/>
          <w:bCs/>
          <w:noProof/>
          <w:szCs w:val="24"/>
        </w:rPr>
        <w:t>Westcott SL</w:t>
      </w:r>
      <w:r w:rsidRPr="009376CB">
        <w:rPr>
          <w:rFonts w:cs="Times New Roman"/>
          <w:noProof/>
          <w:szCs w:val="24"/>
        </w:rPr>
        <w:t xml:space="preserve">, </w:t>
      </w:r>
      <w:r w:rsidRPr="009376CB">
        <w:rPr>
          <w:rFonts w:cs="Times New Roman"/>
          <w:b/>
          <w:bCs/>
          <w:noProof/>
          <w:szCs w:val="24"/>
        </w:rPr>
        <w:t>Ryabin T</w:t>
      </w:r>
      <w:r w:rsidRPr="009376CB">
        <w:rPr>
          <w:rFonts w:cs="Times New Roman"/>
          <w:noProof/>
          <w:szCs w:val="24"/>
        </w:rPr>
        <w:t xml:space="preserve">, </w:t>
      </w:r>
      <w:r w:rsidRPr="009376CB">
        <w:rPr>
          <w:rFonts w:cs="Times New Roman"/>
          <w:b/>
          <w:bCs/>
          <w:noProof/>
          <w:szCs w:val="24"/>
        </w:rPr>
        <w:t>Hall JR</w:t>
      </w:r>
      <w:r w:rsidRPr="009376CB">
        <w:rPr>
          <w:rFonts w:cs="Times New Roman"/>
          <w:noProof/>
          <w:szCs w:val="24"/>
        </w:rPr>
        <w:t xml:space="preserve">, </w:t>
      </w:r>
      <w:r w:rsidRPr="009376CB">
        <w:rPr>
          <w:rFonts w:cs="Times New Roman"/>
          <w:b/>
          <w:bCs/>
          <w:noProof/>
          <w:szCs w:val="24"/>
        </w:rPr>
        <w:t>Hartmann M</w:t>
      </w:r>
      <w:r w:rsidRPr="009376CB">
        <w:rPr>
          <w:rFonts w:cs="Times New Roman"/>
          <w:noProof/>
          <w:szCs w:val="24"/>
        </w:rPr>
        <w:t xml:space="preserve">, </w:t>
      </w:r>
      <w:r w:rsidRPr="009376CB">
        <w:rPr>
          <w:rFonts w:cs="Times New Roman"/>
          <w:b/>
          <w:bCs/>
          <w:noProof/>
          <w:szCs w:val="24"/>
        </w:rPr>
        <w:t>Hollister EB</w:t>
      </w:r>
      <w:r w:rsidRPr="009376CB">
        <w:rPr>
          <w:rFonts w:cs="Times New Roman"/>
          <w:noProof/>
          <w:szCs w:val="24"/>
        </w:rPr>
        <w:t xml:space="preserve">, </w:t>
      </w:r>
      <w:r w:rsidRPr="009376CB">
        <w:rPr>
          <w:rFonts w:cs="Times New Roman"/>
          <w:b/>
          <w:bCs/>
          <w:noProof/>
          <w:szCs w:val="24"/>
        </w:rPr>
        <w:t>Lesniewski RA</w:t>
      </w:r>
      <w:r w:rsidRPr="009376CB">
        <w:rPr>
          <w:rFonts w:cs="Times New Roman"/>
          <w:noProof/>
          <w:szCs w:val="24"/>
        </w:rPr>
        <w:t xml:space="preserve">, </w:t>
      </w:r>
      <w:r w:rsidRPr="009376CB">
        <w:rPr>
          <w:rFonts w:cs="Times New Roman"/>
          <w:b/>
          <w:bCs/>
          <w:noProof/>
          <w:szCs w:val="24"/>
        </w:rPr>
        <w:t>Oakley BB</w:t>
      </w:r>
      <w:r w:rsidRPr="009376CB">
        <w:rPr>
          <w:rFonts w:cs="Times New Roman"/>
          <w:noProof/>
          <w:szCs w:val="24"/>
        </w:rPr>
        <w:t xml:space="preserve">, </w:t>
      </w:r>
      <w:r w:rsidRPr="009376CB">
        <w:rPr>
          <w:rFonts w:cs="Times New Roman"/>
          <w:b/>
          <w:bCs/>
          <w:noProof/>
          <w:szCs w:val="24"/>
        </w:rPr>
        <w:t>Parks DH</w:t>
      </w:r>
      <w:r w:rsidRPr="009376CB">
        <w:rPr>
          <w:rFonts w:cs="Times New Roman"/>
          <w:noProof/>
          <w:szCs w:val="24"/>
        </w:rPr>
        <w:t xml:space="preserve">, </w:t>
      </w:r>
      <w:r w:rsidRPr="009376CB">
        <w:rPr>
          <w:rFonts w:cs="Times New Roman"/>
          <w:b/>
          <w:bCs/>
          <w:noProof/>
          <w:szCs w:val="24"/>
        </w:rPr>
        <w:t>Robinson CJ</w:t>
      </w:r>
      <w:r w:rsidRPr="009376CB">
        <w:rPr>
          <w:rFonts w:cs="Times New Roman"/>
          <w:noProof/>
          <w:szCs w:val="24"/>
        </w:rPr>
        <w:t xml:space="preserve">, </w:t>
      </w:r>
      <w:r w:rsidRPr="009376CB">
        <w:rPr>
          <w:rFonts w:cs="Times New Roman"/>
          <w:b/>
          <w:bCs/>
          <w:noProof/>
          <w:szCs w:val="24"/>
        </w:rPr>
        <w:t>Sahl JW</w:t>
      </w:r>
      <w:r w:rsidRPr="009376CB">
        <w:rPr>
          <w:rFonts w:cs="Times New Roman"/>
          <w:noProof/>
          <w:szCs w:val="24"/>
        </w:rPr>
        <w:t xml:space="preserve">, </w:t>
      </w:r>
      <w:r w:rsidRPr="009376CB">
        <w:rPr>
          <w:rFonts w:cs="Times New Roman"/>
          <w:b/>
          <w:bCs/>
          <w:noProof/>
          <w:szCs w:val="24"/>
        </w:rPr>
        <w:t>Stres B</w:t>
      </w:r>
      <w:r w:rsidRPr="009376CB">
        <w:rPr>
          <w:rFonts w:cs="Times New Roman"/>
          <w:noProof/>
          <w:szCs w:val="24"/>
        </w:rPr>
        <w:t xml:space="preserve">, </w:t>
      </w:r>
      <w:r w:rsidRPr="009376CB">
        <w:rPr>
          <w:rFonts w:cs="Times New Roman"/>
          <w:b/>
          <w:bCs/>
          <w:noProof/>
          <w:szCs w:val="24"/>
        </w:rPr>
        <w:t>Thallinger GG</w:t>
      </w:r>
      <w:r w:rsidRPr="009376CB">
        <w:rPr>
          <w:rFonts w:cs="Times New Roman"/>
          <w:noProof/>
          <w:szCs w:val="24"/>
        </w:rPr>
        <w:t xml:space="preserve">, </w:t>
      </w:r>
      <w:r w:rsidRPr="009376CB">
        <w:rPr>
          <w:rFonts w:cs="Times New Roman"/>
          <w:b/>
          <w:bCs/>
          <w:noProof/>
          <w:szCs w:val="24"/>
        </w:rPr>
        <w:t>Van Horn DJ</w:t>
      </w:r>
      <w:r w:rsidRPr="009376CB">
        <w:rPr>
          <w:rFonts w:cs="Times New Roman"/>
          <w:noProof/>
          <w:szCs w:val="24"/>
        </w:rPr>
        <w:t xml:space="preserve">, </w:t>
      </w:r>
      <w:r w:rsidRPr="009376CB">
        <w:rPr>
          <w:rFonts w:cs="Times New Roman"/>
          <w:b/>
          <w:bCs/>
          <w:noProof/>
          <w:szCs w:val="24"/>
        </w:rPr>
        <w:t>Weber CF</w:t>
      </w:r>
      <w:r w:rsidRPr="009376CB">
        <w:rPr>
          <w:rFonts w:cs="Times New Roman"/>
          <w:noProof/>
          <w:szCs w:val="24"/>
        </w:rPr>
        <w:t xml:space="preserve">. 2009. Introducing mothur: Open-source, platform-independent, community-supported software for describing and comparing microbial communities. Appl Environ Microbiol </w:t>
      </w:r>
      <w:r w:rsidRPr="009376CB">
        <w:rPr>
          <w:rFonts w:cs="Times New Roman"/>
          <w:b/>
          <w:bCs/>
          <w:noProof/>
          <w:szCs w:val="24"/>
        </w:rPr>
        <w:t>75</w:t>
      </w:r>
      <w:r w:rsidRPr="009376CB">
        <w:rPr>
          <w:rFonts w:cs="Times New Roman"/>
          <w:noProof/>
          <w:szCs w:val="24"/>
        </w:rPr>
        <w:t>:7537–7541.</w:t>
      </w:r>
    </w:p>
    <w:p w14:paraId="2081668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5. </w:t>
      </w:r>
      <w:r w:rsidRPr="009376CB">
        <w:rPr>
          <w:rFonts w:cs="Times New Roman"/>
          <w:noProof/>
          <w:szCs w:val="24"/>
        </w:rPr>
        <w:tab/>
      </w:r>
      <w:r w:rsidRPr="009376CB">
        <w:rPr>
          <w:rFonts w:cs="Times New Roman"/>
          <w:b/>
          <w:bCs/>
          <w:noProof/>
          <w:szCs w:val="24"/>
        </w:rPr>
        <w:t>DeSantis TZ</w:t>
      </w:r>
      <w:r w:rsidRPr="009376CB">
        <w:rPr>
          <w:rFonts w:cs="Times New Roman"/>
          <w:noProof/>
          <w:szCs w:val="24"/>
        </w:rPr>
        <w:t xml:space="preserve">, </w:t>
      </w:r>
      <w:r w:rsidRPr="009376CB">
        <w:rPr>
          <w:rFonts w:cs="Times New Roman"/>
          <w:b/>
          <w:bCs/>
          <w:noProof/>
          <w:szCs w:val="24"/>
        </w:rPr>
        <w:t>Hugenholtz P</w:t>
      </w:r>
      <w:r w:rsidRPr="009376CB">
        <w:rPr>
          <w:rFonts w:cs="Times New Roman"/>
          <w:noProof/>
          <w:szCs w:val="24"/>
        </w:rPr>
        <w:t xml:space="preserve">, </w:t>
      </w:r>
      <w:r w:rsidRPr="009376CB">
        <w:rPr>
          <w:rFonts w:cs="Times New Roman"/>
          <w:b/>
          <w:bCs/>
          <w:noProof/>
          <w:szCs w:val="24"/>
        </w:rPr>
        <w:t>Larsen N</w:t>
      </w:r>
      <w:r w:rsidRPr="009376CB">
        <w:rPr>
          <w:rFonts w:cs="Times New Roman"/>
          <w:noProof/>
          <w:szCs w:val="24"/>
        </w:rPr>
        <w:t xml:space="preserve">, </w:t>
      </w:r>
      <w:r w:rsidRPr="009376CB">
        <w:rPr>
          <w:rFonts w:cs="Times New Roman"/>
          <w:b/>
          <w:bCs/>
          <w:noProof/>
          <w:szCs w:val="24"/>
        </w:rPr>
        <w:t>Rojas M</w:t>
      </w:r>
      <w:r w:rsidRPr="009376CB">
        <w:rPr>
          <w:rFonts w:cs="Times New Roman"/>
          <w:noProof/>
          <w:szCs w:val="24"/>
        </w:rPr>
        <w:t xml:space="preserve">, </w:t>
      </w:r>
      <w:r w:rsidRPr="009376CB">
        <w:rPr>
          <w:rFonts w:cs="Times New Roman"/>
          <w:b/>
          <w:bCs/>
          <w:noProof/>
          <w:szCs w:val="24"/>
        </w:rPr>
        <w:t>Brodie EL</w:t>
      </w:r>
      <w:r w:rsidRPr="009376CB">
        <w:rPr>
          <w:rFonts w:cs="Times New Roman"/>
          <w:noProof/>
          <w:szCs w:val="24"/>
        </w:rPr>
        <w:t xml:space="preserve">, </w:t>
      </w:r>
      <w:r w:rsidRPr="009376CB">
        <w:rPr>
          <w:rFonts w:cs="Times New Roman"/>
          <w:b/>
          <w:bCs/>
          <w:noProof/>
          <w:szCs w:val="24"/>
        </w:rPr>
        <w:t>Keller K</w:t>
      </w:r>
      <w:r w:rsidRPr="009376CB">
        <w:rPr>
          <w:rFonts w:cs="Times New Roman"/>
          <w:noProof/>
          <w:szCs w:val="24"/>
        </w:rPr>
        <w:t xml:space="preserve">, </w:t>
      </w:r>
      <w:r w:rsidRPr="009376CB">
        <w:rPr>
          <w:rFonts w:cs="Times New Roman"/>
          <w:b/>
          <w:bCs/>
          <w:noProof/>
          <w:szCs w:val="24"/>
        </w:rPr>
        <w:t>Huber T</w:t>
      </w:r>
      <w:r w:rsidRPr="009376CB">
        <w:rPr>
          <w:rFonts w:cs="Times New Roman"/>
          <w:noProof/>
          <w:szCs w:val="24"/>
        </w:rPr>
        <w:t xml:space="preserve">, </w:t>
      </w:r>
      <w:r w:rsidRPr="009376CB">
        <w:rPr>
          <w:rFonts w:cs="Times New Roman"/>
          <w:b/>
          <w:bCs/>
          <w:noProof/>
          <w:szCs w:val="24"/>
        </w:rPr>
        <w:t>Dalevi D</w:t>
      </w:r>
      <w:r w:rsidRPr="009376CB">
        <w:rPr>
          <w:rFonts w:cs="Times New Roman"/>
          <w:noProof/>
          <w:szCs w:val="24"/>
        </w:rPr>
        <w:t xml:space="preserve">, </w:t>
      </w:r>
      <w:r w:rsidRPr="009376CB">
        <w:rPr>
          <w:rFonts w:cs="Times New Roman"/>
          <w:b/>
          <w:bCs/>
          <w:noProof/>
          <w:szCs w:val="24"/>
        </w:rPr>
        <w:t>Hu P</w:t>
      </w:r>
      <w:r w:rsidRPr="009376CB">
        <w:rPr>
          <w:rFonts w:cs="Times New Roman"/>
          <w:noProof/>
          <w:szCs w:val="24"/>
        </w:rPr>
        <w:t xml:space="preserve">, </w:t>
      </w:r>
      <w:r w:rsidRPr="009376CB">
        <w:rPr>
          <w:rFonts w:cs="Times New Roman"/>
          <w:b/>
          <w:bCs/>
          <w:noProof/>
          <w:szCs w:val="24"/>
        </w:rPr>
        <w:t>Andersen GL</w:t>
      </w:r>
      <w:r w:rsidRPr="009376CB">
        <w:rPr>
          <w:rFonts w:cs="Times New Roman"/>
          <w:noProof/>
          <w:szCs w:val="24"/>
        </w:rPr>
        <w:t xml:space="preserve">. 2006. Greengenes, a chimera-checked 16S rRNA gene database and workbench compatible with ARB. Appl Environ Microbiol </w:t>
      </w:r>
      <w:r w:rsidRPr="009376CB">
        <w:rPr>
          <w:rFonts w:cs="Times New Roman"/>
          <w:b/>
          <w:bCs/>
          <w:noProof/>
          <w:szCs w:val="24"/>
        </w:rPr>
        <w:t>72</w:t>
      </w:r>
      <w:r w:rsidRPr="009376CB">
        <w:rPr>
          <w:rFonts w:cs="Times New Roman"/>
          <w:noProof/>
          <w:szCs w:val="24"/>
        </w:rPr>
        <w:t>:5069–5072.</w:t>
      </w:r>
    </w:p>
    <w:p w14:paraId="1F4684A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6. </w:t>
      </w:r>
      <w:r w:rsidRPr="009376CB">
        <w:rPr>
          <w:rFonts w:cs="Times New Roman"/>
          <w:noProof/>
          <w:szCs w:val="24"/>
        </w:rPr>
        <w:tab/>
      </w:r>
      <w:r w:rsidRPr="009376CB">
        <w:rPr>
          <w:rFonts w:cs="Times New Roman"/>
          <w:b/>
          <w:bCs/>
          <w:noProof/>
          <w:szCs w:val="24"/>
        </w:rPr>
        <w:t>Camacho C</w:t>
      </w:r>
      <w:r w:rsidRPr="009376CB">
        <w:rPr>
          <w:rFonts w:cs="Times New Roman"/>
          <w:noProof/>
          <w:szCs w:val="24"/>
        </w:rPr>
        <w:t xml:space="preserve">, </w:t>
      </w:r>
      <w:r w:rsidRPr="009376CB">
        <w:rPr>
          <w:rFonts w:cs="Times New Roman"/>
          <w:b/>
          <w:bCs/>
          <w:noProof/>
          <w:szCs w:val="24"/>
        </w:rPr>
        <w:t>Coulouris G</w:t>
      </w:r>
      <w:r w:rsidRPr="009376CB">
        <w:rPr>
          <w:rFonts w:cs="Times New Roman"/>
          <w:noProof/>
          <w:szCs w:val="24"/>
        </w:rPr>
        <w:t xml:space="preserve">, </w:t>
      </w:r>
      <w:r w:rsidRPr="009376CB">
        <w:rPr>
          <w:rFonts w:cs="Times New Roman"/>
          <w:b/>
          <w:bCs/>
          <w:noProof/>
          <w:szCs w:val="24"/>
        </w:rPr>
        <w:t>Avagyan V</w:t>
      </w:r>
      <w:r w:rsidRPr="009376CB">
        <w:rPr>
          <w:rFonts w:cs="Times New Roman"/>
          <w:noProof/>
          <w:szCs w:val="24"/>
        </w:rPr>
        <w:t xml:space="preserve">, </w:t>
      </w:r>
      <w:r w:rsidRPr="009376CB">
        <w:rPr>
          <w:rFonts w:cs="Times New Roman"/>
          <w:b/>
          <w:bCs/>
          <w:noProof/>
          <w:szCs w:val="24"/>
        </w:rPr>
        <w:t>Ma N</w:t>
      </w:r>
      <w:r w:rsidRPr="009376CB">
        <w:rPr>
          <w:rFonts w:cs="Times New Roman"/>
          <w:noProof/>
          <w:szCs w:val="24"/>
        </w:rPr>
        <w:t xml:space="preserve">, </w:t>
      </w:r>
      <w:r w:rsidRPr="009376CB">
        <w:rPr>
          <w:rFonts w:cs="Times New Roman"/>
          <w:b/>
          <w:bCs/>
          <w:noProof/>
          <w:szCs w:val="24"/>
        </w:rPr>
        <w:t>Papadopoulos J</w:t>
      </w:r>
      <w:r w:rsidRPr="009376CB">
        <w:rPr>
          <w:rFonts w:cs="Times New Roman"/>
          <w:noProof/>
          <w:szCs w:val="24"/>
        </w:rPr>
        <w:t xml:space="preserve">, </w:t>
      </w:r>
      <w:r w:rsidRPr="009376CB">
        <w:rPr>
          <w:rFonts w:cs="Times New Roman"/>
          <w:b/>
          <w:bCs/>
          <w:noProof/>
          <w:szCs w:val="24"/>
        </w:rPr>
        <w:t>Bealer K</w:t>
      </w:r>
      <w:r w:rsidRPr="009376CB">
        <w:rPr>
          <w:rFonts w:cs="Times New Roman"/>
          <w:noProof/>
          <w:szCs w:val="24"/>
        </w:rPr>
        <w:t xml:space="preserve">, </w:t>
      </w:r>
      <w:r w:rsidRPr="009376CB">
        <w:rPr>
          <w:rFonts w:cs="Times New Roman"/>
          <w:b/>
          <w:bCs/>
          <w:noProof/>
          <w:szCs w:val="24"/>
        </w:rPr>
        <w:t>Madden TL</w:t>
      </w:r>
      <w:r w:rsidRPr="009376CB">
        <w:rPr>
          <w:rFonts w:cs="Times New Roman"/>
          <w:noProof/>
          <w:szCs w:val="24"/>
        </w:rPr>
        <w:t xml:space="preserve">. 2009. BLAST plus : architecture and applications. BMC Bioinformatics </w:t>
      </w:r>
      <w:r w:rsidRPr="009376CB">
        <w:rPr>
          <w:rFonts w:cs="Times New Roman"/>
          <w:b/>
          <w:bCs/>
          <w:noProof/>
          <w:szCs w:val="24"/>
        </w:rPr>
        <w:t>10</w:t>
      </w:r>
      <w:r w:rsidRPr="009376CB">
        <w:rPr>
          <w:rFonts w:cs="Times New Roman"/>
          <w:noProof/>
          <w:szCs w:val="24"/>
        </w:rPr>
        <w:t>:1–9.</w:t>
      </w:r>
    </w:p>
    <w:p w14:paraId="6F5B1AE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7. </w:t>
      </w:r>
      <w:r w:rsidRPr="009376CB">
        <w:rPr>
          <w:rFonts w:cs="Times New Roman"/>
          <w:noProof/>
          <w:szCs w:val="24"/>
        </w:rPr>
        <w:tab/>
      </w:r>
      <w:r w:rsidRPr="009376CB">
        <w:rPr>
          <w:rFonts w:cs="Times New Roman"/>
          <w:b/>
          <w:bCs/>
          <w:noProof/>
          <w:szCs w:val="24"/>
        </w:rPr>
        <w:t>Wang Q</w:t>
      </w:r>
      <w:r w:rsidRPr="009376CB">
        <w:rPr>
          <w:rFonts w:cs="Times New Roman"/>
          <w:noProof/>
          <w:szCs w:val="24"/>
        </w:rPr>
        <w:t xml:space="preserve">, </w:t>
      </w:r>
      <w:r w:rsidRPr="009376CB">
        <w:rPr>
          <w:rFonts w:cs="Times New Roman"/>
          <w:b/>
          <w:bCs/>
          <w:noProof/>
          <w:szCs w:val="24"/>
        </w:rPr>
        <w:t>Garrity GM</w:t>
      </w:r>
      <w:r w:rsidRPr="009376CB">
        <w:rPr>
          <w:rFonts w:cs="Times New Roman"/>
          <w:noProof/>
          <w:szCs w:val="24"/>
        </w:rPr>
        <w:t xml:space="preserve">, </w:t>
      </w:r>
      <w:r w:rsidRPr="009376CB">
        <w:rPr>
          <w:rFonts w:cs="Times New Roman"/>
          <w:b/>
          <w:bCs/>
          <w:noProof/>
          <w:szCs w:val="24"/>
        </w:rPr>
        <w:t>Tiedje JM</w:t>
      </w:r>
      <w:r w:rsidRPr="009376CB">
        <w:rPr>
          <w:rFonts w:cs="Times New Roman"/>
          <w:noProof/>
          <w:szCs w:val="24"/>
        </w:rPr>
        <w:t xml:space="preserve">, </w:t>
      </w:r>
      <w:r w:rsidRPr="009376CB">
        <w:rPr>
          <w:rFonts w:cs="Times New Roman"/>
          <w:b/>
          <w:bCs/>
          <w:noProof/>
          <w:szCs w:val="24"/>
        </w:rPr>
        <w:t>Cole JR</w:t>
      </w:r>
      <w:r w:rsidRPr="009376CB">
        <w:rPr>
          <w:rFonts w:cs="Times New Roman"/>
          <w:noProof/>
          <w:szCs w:val="24"/>
        </w:rPr>
        <w:t xml:space="preserve">. 2007. Naive Bayesian Classifier for Rapid Assignment of rRNA Sequences into the New Bacterial Taxonomy. Appl Environ Microbiol </w:t>
      </w:r>
      <w:r w:rsidRPr="009376CB">
        <w:rPr>
          <w:rFonts w:cs="Times New Roman"/>
          <w:b/>
          <w:bCs/>
          <w:noProof/>
          <w:szCs w:val="24"/>
        </w:rPr>
        <w:t>73</w:t>
      </w:r>
      <w:r w:rsidRPr="009376CB">
        <w:rPr>
          <w:rFonts w:cs="Times New Roman"/>
          <w:noProof/>
          <w:szCs w:val="24"/>
        </w:rPr>
        <w:t>:5261–5267.</w:t>
      </w:r>
    </w:p>
    <w:p w14:paraId="1524313E"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48. </w:t>
      </w:r>
      <w:r w:rsidRPr="009376CB">
        <w:rPr>
          <w:rFonts w:cs="Times New Roman"/>
          <w:noProof/>
          <w:szCs w:val="24"/>
        </w:rPr>
        <w:tab/>
      </w:r>
      <w:r w:rsidRPr="009376CB">
        <w:rPr>
          <w:rFonts w:cs="Times New Roman"/>
          <w:b/>
          <w:bCs/>
          <w:noProof/>
          <w:szCs w:val="24"/>
        </w:rPr>
        <w:t>Lozupone 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05. UniFrac : a New Phylogenetic Method for Comparing Microbial Communities UniFrac : a New Phylogenetic Method for Comparing Microbial Communities. Appl Environ Microbiol </w:t>
      </w:r>
      <w:r w:rsidRPr="009376CB">
        <w:rPr>
          <w:rFonts w:cs="Times New Roman"/>
          <w:b/>
          <w:bCs/>
          <w:noProof/>
          <w:szCs w:val="24"/>
        </w:rPr>
        <w:t>71</w:t>
      </w:r>
      <w:r w:rsidRPr="009376CB">
        <w:rPr>
          <w:rFonts w:cs="Times New Roman"/>
          <w:noProof/>
          <w:szCs w:val="24"/>
        </w:rPr>
        <w:t>:8228–8235.</w:t>
      </w:r>
    </w:p>
    <w:p w14:paraId="2881CDD9" w14:textId="7C2DF0D6" w:rsidR="009376CB" w:rsidRPr="009376CB" w:rsidRDefault="009376CB" w:rsidP="009376CB">
      <w:pPr>
        <w:widowControl w:val="0"/>
        <w:autoSpaceDE w:val="0"/>
        <w:autoSpaceDN w:val="0"/>
        <w:adjustRightInd w:val="0"/>
        <w:spacing w:after="0" w:line="480" w:lineRule="auto"/>
        <w:ind w:left="640" w:hanging="640"/>
        <w:rPr>
          <w:rFonts w:cs="Times New Roman"/>
          <w:noProof/>
        </w:rPr>
      </w:pPr>
      <w:r w:rsidRPr="009376CB">
        <w:rPr>
          <w:rFonts w:cs="Times New Roman"/>
          <w:noProof/>
          <w:szCs w:val="24"/>
        </w:rPr>
        <w:t xml:space="preserve">49. </w:t>
      </w:r>
      <w:r w:rsidRPr="009376CB">
        <w:rPr>
          <w:rFonts w:cs="Times New Roman"/>
          <w:noProof/>
          <w:szCs w:val="24"/>
        </w:rPr>
        <w:tab/>
      </w:r>
      <w:r w:rsidRPr="009376CB">
        <w:rPr>
          <w:rFonts w:cs="Times New Roman"/>
          <w:b/>
          <w:bCs/>
          <w:noProof/>
          <w:szCs w:val="24"/>
        </w:rPr>
        <w:t>De Cáceres M</w:t>
      </w:r>
      <w:r w:rsidRPr="009376CB">
        <w:rPr>
          <w:rFonts w:cs="Times New Roman"/>
          <w:noProof/>
          <w:szCs w:val="24"/>
        </w:rPr>
        <w:t xml:space="preserve">, </w:t>
      </w:r>
      <w:r w:rsidRPr="009376CB">
        <w:rPr>
          <w:rFonts w:cs="Times New Roman"/>
          <w:b/>
          <w:bCs/>
          <w:noProof/>
          <w:szCs w:val="24"/>
        </w:rPr>
        <w:t>Legendre P</w:t>
      </w:r>
      <w:r w:rsidRPr="009376CB">
        <w:rPr>
          <w:rFonts w:cs="Times New Roman"/>
          <w:noProof/>
          <w:szCs w:val="24"/>
        </w:rPr>
        <w:t xml:space="preserve">. 2009. Associations between species and groups of sites: indices and statistical inference. Ecology </w:t>
      </w:r>
      <w:r w:rsidRPr="009376CB">
        <w:rPr>
          <w:rFonts w:cs="Times New Roman"/>
          <w:b/>
          <w:bCs/>
          <w:noProof/>
          <w:szCs w:val="24"/>
        </w:rPr>
        <w:t>90</w:t>
      </w:r>
      <w:r w:rsidRPr="009376CB">
        <w:rPr>
          <w:rFonts w:cs="Times New Roman"/>
          <w:noProof/>
          <w:szCs w:val="24"/>
        </w:rPr>
        <w:t>:3566–3574.</w:t>
      </w:r>
    </w:p>
    <w:p w14:paraId="22338F2B" w14:textId="1E99EC25" w:rsidR="00320ABC" w:rsidRDefault="001046F9" w:rsidP="009376CB">
      <w:pPr>
        <w:pStyle w:val="Heading1"/>
        <w:spacing w:line="480" w:lineRule="auto"/>
      </w:pPr>
      <w:r>
        <w:fldChar w:fldCharType="end"/>
      </w:r>
      <w:r w:rsidR="00E65E7D">
        <w:t>Tables</w:t>
      </w:r>
    </w:p>
    <w:p w14:paraId="13E5BF3E" w14:textId="4A12DB3F" w:rsidR="00CB1DCF" w:rsidRDefault="00320ABC" w:rsidP="00CB1DCF">
      <w:pPr>
        <w:spacing w:line="480" w:lineRule="auto"/>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ith the exceptions of FB, WS, and HK, measured in 2007). When two values are present in a single </w:t>
      </w:r>
      <w:r w:rsidR="00CB1DCF">
        <w:t>box, the first represents the epilimnion value and the second represents the hypolimnion value.</w:t>
      </w:r>
    </w:p>
    <w:p w14:paraId="4A44360F" w14:textId="44E6E08B" w:rsidR="00E65E7D" w:rsidRDefault="00E65E7D" w:rsidP="00E65E7D">
      <w:pPr>
        <w:spacing w:line="480" w:lineRule="auto"/>
        <w:jc w:val="both"/>
      </w:pPr>
    </w:p>
    <w:p w14:paraId="684107E4" w14:textId="516B2FD5" w:rsidR="00CB1DCF" w:rsidRDefault="00CB1DCF" w:rsidP="00E65E7D">
      <w:pPr>
        <w:spacing w:line="480" w:lineRule="auto"/>
        <w:jc w:val="both"/>
      </w:pPr>
    </w:p>
    <w:p w14:paraId="1816D154" w14:textId="08CA02C6" w:rsidR="00CB1DCF" w:rsidRDefault="00CB1DCF" w:rsidP="00E65E7D">
      <w:pPr>
        <w:spacing w:line="480" w:lineRule="auto"/>
        <w:jc w:val="both"/>
      </w:pPr>
    </w:p>
    <w:p w14:paraId="48D92A44" w14:textId="0869E3B3" w:rsidR="00CB1DCF" w:rsidRDefault="00CB1DCF" w:rsidP="00E65E7D">
      <w:pPr>
        <w:spacing w:line="480" w:lineRule="auto"/>
        <w:jc w:val="both"/>
      </w:pPr>
    </w:p>
    <w:p w14:paraId="61510226" w14:textId="16B270DA" w:rsidR="00CB1DCF" w:rsidRDefault="00CB1DCF" w:rsidP="00E65E7D">
      <w:pPr>
        <w:spacing w:line="480" w:lineRule="auto"/>
        <w:jc w:val="both"/>
      </w:pPr>
    </w:p>
    <w:p w14:paraId="56A010EB" w14:textId="77777777" w:rsidR="00CB1DCF" w:rsidRDefault="00CB1DCF" w:rsidP="00E65E7D">
      <w:pPr>
        <w:spacing w:line="480" w:lineRule="auto"/>
        <w:jc w:val="both"/>
      </w:pPr>
    </w:p>
    <w:tbl>
      <w:tblPr>
        <w:tblStyle w:val="PlainTable11"/>
        <w:tblpPr w:leftFromText="187" w:rightFromText="187" w:vertAnchor="text" w:horzAnchor="margin" w:tblpXSpec="center" w:tblpY="1820"/>
        <w:tblW w:w="11615" w:type="dxa"/>
        <w:tblLayout w:type="fixed"/>
        <w:tblLook w:val="04A0" w:firstRow="1" w:lastRow="0" w:firstColumn="1" w:lastColumn="0" w:noHBand="0" w:noVBand="1"/>
      </w:tblPr>
      <w:tblGrid>
        <w:gridCol w:w="1435"/>
        <w:gridCol w:w="1216"/>
        <w:gridCol w:w="1222"/>
        <w:gridCol w:w="1305"/>
        <w:gridCol w:w="1305"/>
        <w:gridCol w:w="1305"/>
        <w:gridCol w:w="1305"/>
        <w:gridCol w:w="1307"/>
        <w:gridCol w:w="1215"/>
      </w:tblGrid>
      <w:tr w:rsidR="00E65E7D" w:rsidRPr="005E5305" w14:paraId="6842F1FF" w14:textId="77777777" w:rsidTr="00CB1DCF">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35" w:type="dxa"/>
          </w:tcPr>
          <w:p w14:paraId="35DABAE3" w14:textId="77777777" w:rsidR="00E65E7D" w:rsidRPr="005E5305"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216" w:type="dxa"/>
          </w:tcPr>
          <w:p w14:paraId="23405D5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7749F2B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6AF1A9C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540B19D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48EA881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6873F5C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43A7E2A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1AAFE07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E65E7D" w:rsidRPr="005E5305" w14:paraId="67A5BFA6" w14:textId="77777777" w:rsidTr="00CB1DCF">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35" w:type="dxa"/>
          </w:tcPr>
          <w:p w14:paraId="6B4AA96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216" w:type="dxa"/>
          </w:tcPr>
          <w:p w14:paraId="2A512E6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076F085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49A04F1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260722D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7AD1354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46F5B91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5BCA682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F0B180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E65E7D" w:rsidRPr="005E5305" w14:paraId="3C48DC20" w14:textId="77777777" w:rsidTr="00CB1DCF">
        <w:trPr>
          <w:trHeight w:val="251"/>
        </w:trPr>
        <w:tc>
          <w:tcPr>
            <w:cnfStyle w:val="001000000000" w:firstRow="0" w:lastRow="0" w:firstColumn="1" w:lastColumn="0" w:oddVBand="0" w:evenVBand="0" w:oddHBand="0" w:evenHBand="0" w:firstRowFirstColumn="0" w:firstRowLastColumn="0" w:lastRowFirstColumn="0" w:lastRowLastColumn="0"/>
            <w:tcW w:w="1435" w:type="dxa"/>
          </w:tcPr>
          <w:p w14:paraId="5CB62DE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216" w:type="dxa"/>
          </w:tcPr>
          <w:p w14:paraId="540CC92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098D677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10C5E2B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12986F9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7CFCA74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03AB137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55164B4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5353434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E65E7D" w:rsidRPr="005E5305" w14:paraId="16970BE6" w14:textId="77777777" w:rsidTr="00CB1DCF">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52318F9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216" w:type="dxa"/>
          </w:tcPr>
          <w:p w14:paraId="525E772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0D0D470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516B35D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18FDE9A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5FF87B8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5AA7290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9DCF21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0C40375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E65E7D" w:rsidRPr="005E5305" w14:paraId="074E42A6" w14:textId="77777777" w:rsidTr="00CB1DCF">
        <w:trPr>
          <w:trHeight w:val="488"/>
        </w:trPr>
        <w:tc>
          <w:tcPr>
            <w:cnfStyle w:val="001000000000" w:firstRow="0" w:lastRow="0" w:firstColumn="1" w:lastColumn="0" w:oddVBand="0" w:evenVBand="0" w:oddHBand="0" w:evenHBand="0" w:firstRowFirstColumn="0" w:firstRowLastColumn="0" w:lastRowFirstColumn="0" w:lastRowLastColumn="0"/>
            <w:tcW w:w="1435" w:type="dxa"/>
          </w:tcPr>
          <w:p w14:paraId="3BB0387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216" w:type="dxa"/>
          </w:tcPr>
          <w:p w14:paraId="72740D9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693B4A0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2294C50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4057F53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09660324"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2993213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0C6F24F6"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1EE9B84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E65E7D" w:rsidRPr="005E5305" w14:paraId="33150786" w14:textId="77777777" w:rsidTr="00CB1DC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05F9426" w14:textId="2449AF0D"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216" w:type="dxa"/>
          </w:tcPr>
          <w:p w14:paraId="4DC35856" w14:textId="21BA99DE"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4777,  -</w:t>
            </w:r>
            <w:r w:rsidRPr="00CD244E">
              <w:rPr>
                <w:rFonts w:ascii="Ebrima" w:eastAsia="Times New Roman" w:hAnsi="Ebrima" w:cs="Nirmala UI Semilight"/>
                <w:sz w:val="20"/>
                <w:szCs w:val="20"/>
              </w:rPr>
              <w:t>89.651248</w:t>
            </w:r>
          </w:p>
        </w:tc>
        <w:tc>
          <w:tcPr>
            <w:tcW w:w="1222" w:type="dxa"/>
          </w:tcPr>
          <w:p w14:paraId="5A20AF9C" w14:textId="40FC5E2F"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32FDE1B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0CA095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1D54E3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1F262DE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16BBF16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4329BBC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E65E7D" w:rsidRPr="005E5305" w14:paraId="171A93E3" w14:textId="77777777" w:rsidTr="00CB1DCF">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48CE77C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216" w:type="dxa"/>
          </w:tcPr>
          <w:p w14:paraId="33D697F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4A90A3D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29E94E8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7676ADC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41F61E4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19F4B2C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5B7A86F4"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06982D9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E65E7D" w:rsidRPr="005E5305" w14:paraId="13BDA556" w14:textId="77777777" w:rsidTr="00CB1DCF">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71A8399D"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216" w:type="dxa"/>
          </w:tcPr>
          <w:p w14:paraId="5DB7272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5667065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496A663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1E0DB9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7A55413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33B3C382"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126014B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B06823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E65E7D" w:rsidRPr="005E5305" w14:paraId="1B6280C2" w14:textId="77777777" w:rsidTr="00CB1DCF">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D7CA0A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216" w:type="dxa"/>
          </w:tcPr>
          <w:p w14:paraId="612CA47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tcPr>
          <w:p w14:paraId="08ADB203"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0A92D59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3E18B3A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tcPr>
          <w:p w14:paraId="54B2126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4E789404"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02D349C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tcPr>
          <w:p w14:paraId="7EC309F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E65E7D" w:rsidRPr="005E5305" w14:paraId="764B2626" w14:textId="77777777" w:rsidTr="00CB1DC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2CF2613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216" w:type="dxa"/>
          </w:tcPr>
          <w:p w14:paraId="6988C43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tcPr>
          <w:p w14:paraId="3EDD2DA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62D432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5176D13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564509D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tcPr>
          <w:p w14:paraId="3197554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15B0166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1F59614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tcPr>
          <w:p w14:paraId="42F619DE"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E65E7D" w:rsidRPr="005E5305" w14:paraId="722B7D36" w14:textId="77777777" w:rsidTr="00CB1DCF">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3C036B1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216" w:type="dxa"/>
          </w:tcPr>
          <w:p w14:paraId="6A30A27A"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66D620F2"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3FBAE311"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7FA5E66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1A8403F6"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5598BD6C"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5FA7B5E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FF9EDFB"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E65E7D" w:rsidRPr="005E5305" w14:paraId="27E1DF6E" w14:textId="77777777" w:rsidTr="00CB1DCF">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096F8851"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216" w:type="dxa"/>
          </w:tcPr>
          <w:p w14:paraId="16CD3D1B"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5AADF8B1"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5F2A8DD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7E91693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2B7F696F"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51FC8F2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610DB8F7"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667DD31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41800C3"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E65E7D" w:rsidRPr="005E5305" w14:paraId="5B404826" w14:textId="77777777" w:rsidTr="00CB1DCF">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1F454758"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216" w:type="dxa"/>
          </w:tcPr>
          <w:p w14:paraId="3FCEC04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79B33E4E"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6C6A205B"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3E684429"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10BB189"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78A6AA09"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2CD6103C"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B39961B" w14:textId="77777777" w:rsidR="00E65E7D" w:rsidRPr="00CD244E" w:rsidRDefault="00E65E7D" w:rsidP="00CB1DCF">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E65E7D" w:rsidRPr="005E5305" w14:paraId="0C4F47DB" w14:textId="77777777" w:rsidTr="00CB1DCF">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35" w:type="dxa"/>
          </w:tcPr>
          <w:p w14:paraId="4C1CB870"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216" w:type="dxa"/>
          </w:tcPr>
          <w:p w14:paraId="04DC8A57"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1BB3E36E"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5F28B2CC"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3760330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0922AC6"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027FAD40"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77261005" w14:textId="77777777" w:rsidR="00E65E7D" w:rsidRPr="00CD244E" w:rsidRDefault="00E65E7D" w:rsidP="00CB1DCF">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A4175C2" w14:textId="77777777" w:rsidR="00E65E7D" w:rsidRPr="00CD244E" w:rsidRDefault="00E65E7D" w:rsidP="00CB1DCF">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7A618EDB" w14:textId="77777777" w:rsidR="00320ABC" w:rsidRPr="00320ABC" w:rsidRDefault="00320ABC" w:rsidP="00320ABC"/>
    <w:p w14:paraId="38B7251C" w14:textId="77777777" w:rsidR="009376CB" w:rsidRDefault="009376CB" w:rsidP="009376CB"/>
    <w:p w14:paraId="10269114" w14:textId="184C44E9" w:rsidR="00CB1DCF" w:rsidRDefault="00CB1DCF" w:rsidP="00CB1DCF">
      <w:pPr>
        <w:pStyle w:val="Heading1"/>
      </w:pPr>
      <w:r>
        <w:rPr>
          <w:noProof/>
        </w:rPr>
        <w:lastRenderedPageBreak/>
        <w:drawing>
          <wp:anchor distT="0" distB="0" distL="114300" distR="114300" simplePos="0" relativeHeight="251664384" behindDoc="1" locked="0" layoutInCell="1" allowOverlap="1" wp14:anchorId="516AEB1A" wp14:editId="09CA7AD3">
            <wp:simplePos x="0" y="0"/>
            <wp:positionH relativeFrom="margin">
              <wp:align>left</wp:align>
            </wp:positionH>
            <wp:positionV relativeFrom="paragraph">
              <wp:posOffset>333375</wp:posOffset>
            </wp:positionV>
            <wp:extent cx="5638334" cy="4346089"/>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9"/>
                    <a:stretch>
                      <a:fillRect/>
                    </a:stretch>
                  </pic:blipFill>
                  <pic:spPr>
                    <a:xfrm>
                      <a:off x="0" y="0"/>
                      <a:ext cx="5638334" cy="4346089"/>
                    </a:xfrm>
                    <a:prstGeom prst="rect">
                      <a:avLst/>
                    </a:prstGeom>
                  </pic:spPr>
                </pic:pic>
              </a:graphicData>
            </a:graphic>
          </wp:anchor>
        </w:drawing>
      </w:r>
      <w:r>
        <w:t>Figures</w:t>
      </w:r>
    </w:p>
    <w:p w14:paraId="6AB2850E" w14:textId="3E07A529" w:rsidR="00CB1DCF" w:rsidRDefault="00CB1DCF" w:rsidP="00320ABC">
      <w:pPr>
        <w:pStyle w:val="Heading1"/>
      </w:pPr>
    </w:p>
    <w:p w14:paraId="4466A78E" w14:textId="1CA767DA" w:rsidR="00CB1DCF" w:rsidRDefault="00CB1DCF" w:rsidP="00320ABC">
      <w:pPr>
        <w:pStyle w:val="Heading1"/>
      </w:pPr>
      <w:bookmarkStart w:id="0" w:name="_GoBack"/>
      <w:bookmarkEnd w:id="0"/>
    </w:p>
    <w:p w14:paraId="597DB705" w14:textId="1D5AE69F" w:rsidR="00320ABC" w:rsidRPr="00415F71" w:rsidRDefault="00320ABC" w:rsidP="00E65E7D">
      <w:pPr>
        <w:spacing w:line="480" w:lineRule="auto"/>
        <w:jc w:val="both"/>
      </w:pPr>
      <w:r>
        <w:rPr>
          <w:b/>
        </w:rPr>
        <w:t xml:space="preserve">Figure 1. Richness by layer and lake. </w:t>
      </w:r>
      <w:r>
        <w:t>Lakes on the x axis are arranged by depth (see Table 1 for lake abbreviations and depth measurements).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The mean and standard deviation for each lake and layer is reported in Table S1.</w:t>
      </w:r>
    </w:p>
    <w:p w14:paraId="46E31195" w14:textId="77777777" w:rsidR="00320ABC" w:rsidRDefault="00320ABC" w:rsidP="00320ABC">
      <w:pPr>
        <w:rPr>
          <w:rFonts w:cs="Times New Roman"/>
        </w:rPr>
      </w:pPr>
    </w:p>
    <w:p w14:paraId="3F652864" w14:textId="77777777" w:rsidR="00320ABC" w:rsidRDefault="00320ABC" w:rsidP="00320ABC">
      <w:r>
        <w:rPr>
          <w:noProof/>
        </w:rPr>
        <w:drawing>
          <wp:inline distT="0" distB="0" distL="0" distR="0" wp14:anchorId="65133055" wp14:editId="2C321089">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10"/>
                    <a:stretch>
                      <a:fillRect/>
                    </a:stretch>
                  </pic:blipFill>
                  <pic:spPr>
                    <a:xfrm>
                      <a:off x="0" y="0"/>
                      <a:ext cx="5943600" cy="4957445"/>
                    </a:xfrm>
                    <a:prstGeom prst="rect">
                      <a:avLst/>
                    </a:prstGeom>
                  </pic:spPr>
                </pic:pic>
              </a:graphicData>
            </a:graphic>
          </wp:inline>
        </w:drawing>
      </w:r>
    </w:p>
    <w:p w14:paraId="26CB6CA1" w14:textId="77777777" w:rsidR="00320ABC" w:rsidRDefault="00320ABC" w:rsidP="00E65E7D">
      <w:pPr>
        <w:spacing w:line="48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PERMANOVA. (See Table 1 for lake abbreviations; CB, FB, and WS are polymictic, NS, TB, and SS are dimictic, HK and MA are meromictic).  Ellipses indicating the clustering of each lake were calculate based on standard error using a 95% confidence interval. Differences in bacterial community composition between lakes and mixing regimes are more pronounced in </w:t>
      </w:r>
      <w:proofErr w:type="spellStart"/>
      <w:r>
        <w:rPr>
          <w:rFonts w:cs="Times New Roman"/>
          <w:szCs w:val="24"/>
        </w:rPr>
        <w:t>hypolimnia</w:t>
      </w:r>
      <w:proofErr w:type="spellEnd"/>
      <w:r>
        <w:rPr>
          <w:rFonts w:cs="Times New Roman"/>
          <w:szCs w:val="24"/>
        </w:rPr>
        <w:t xml:space="preserve"> than </w:t>
      </w:r>
      <w:proofErr w:type="spellStart"/>
      <w:r>
        <w:rPr>
          <w:rFonts w:cs="Times New Roman"/>
          <w:szCs w:val="24"/>
        </w:rPr>
        <w:t>epilimnia</w:t>
      </w:r>
      <w:proofErr w:type="spellEnd"/>
      <w:r>
        <w:rPr>
          <w:rFonts w:cs="Times New Roman"/>
          <w:szCs w:val="24"/>
        </w:rPr>
        <w:t>.</w:t>
      </w:r>
    </w:p>
    <w:p w14:paraId="3B45D5E0" w14:textId="77777777" w:rsidR="00320ABC" w:rsidRDefault="00320ABC" w:rsidP="00320ABC">
      <w:pPr>
        <w:spacing w:line="480" w:lineRule="auto"/>
        <w:jc w:val="both"/>
      </w:pPr>
      <w:r>
        <w:rPr>
          <w:noProof/>
        </w:rPr>
        <w:lastRenderedPageBreak/>
        <w:drawing>
          <wp:inline distT="0" distB="0" distL="0" distR="0" wp14:anchorId="60737C77" wp14:editId="497AB946">
            <wp:extent cx="61722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1">
                      <a:extLst>
                        <a:ext uri="{28A0092B-C50C-407E-A947-70E740481C1C}">
                          <a14:useLocalDpi xmlns:a14="http://schemas.microsoft.com/office/drawing/2010/main" val="0"/>
                        </a:ext>
                      </a:extLst>
                    </a:blip>
                    <a:stretch>
                      <a:fillRect/>
                    </a:stretch>
                  </pic:blipFill>
                  <pic:spPr>
                    <a:xfrm>
                      <a:off x="0" y="0"/>
                      <a:ext cx="6172200" cy="4114800"/>
                    </a:xfrm>
                    <a:prstGeom prst="rect">
                      <a:avLst/>
                    </a:prstGeom>
                  </pic:spPr>
                </pic:pic>
              </a:graphicData>
            </a:graphic>
          </wp:inline>
        </w:drawing>
      </w:r>
    </w:p>
    <w:p w14:paraId="012AC27A" w14:textId="7DF037A4" w:rsidR="00320ABC" w:rsidRDefault="00320ABC" w:rsidP="00E65E7D">
      <w:pPr>
        <w:spacing w:line="480" w:lineRule="auto"/>
        <w:jc w:val="both"/>
        <w:rPr>
          <w:rFonts w:cs="Times New Roman"/>
          <w:noProof/>
          <w:szCs w:val="24"/>
        </w:rPr>
      </w:pPr>
      <w:r w:rsidRPr="00AB0CD6">
        <w:rPr>
          <w:b/>
        </w:rPr>
        <w:t xml:space="preserve">Figure 3. </w:t>
      </w:r>
      <w:r w:rsidRPr="00AB0CD6">
        <w:rPr>
          <w:rFonts w:cs="Times New Roman"/>
          <w:b/>
          <w:noProof/>
          <w:szCs w:val="24"/>
        </w:rPr>
        <w:t xml:space="preserve">Internannual variability and dispersion by lake. </w:t>
      </w:r>
      <w:r w:rsidRPr="00AB0CD6">
        <w:rPr>
          <w:rFonts w:cs="Times New Roman"/>
          <w:noProof/>
          <w:szCs w:val="24"/>
        </w:rPr>
        <w:t>Principal coordinates analysis using weighted UniFrac as the distance metric was used to measure the amount of interannual variation in the three lake hypolimnia with the longest time series (A-C). Additional ordinations of all other lakes and layers with at least two years of sampling are provided as supplemental figures (Figure S4). Black crosses indicated the centroid for each year. All hypolimnia showed significant clustering by year by PERMANOVA. Six outliers in Mary Lake from 2007 are not</w:t>
      </w:r>
      <w:r>
        <w:rPr>
          <w:rFonts w:cs="Times New Roman"/>
          <w:noProof/>
          <w:szCs w:val="24"/>
        </w:rPr>
        <w:t xml:space="preserve"> shown, as their coordinates lie outside the range specified for consistency between plots; these points were included in the PERMANOVA significance test. Panel D shows dispersion of each lake and layer in a PCoA including all samples (Lake abbreviations found in Table 1; E indicates epilimnion and H indicates hypolimnion; 6 outliers with distances from the centroid greater than 0.45 were removed). Stars indicate significant differences between layers at p &lt; 0.05 by PERMADISP with </w:t>
      </w:r>
      <w:r>
        <w:rPr>
          <w:rFonts w:cs="Times New Roman"/>
          <w:noProof/>
          <w:szCs w:val="24"/>
        </w:rPr>
        <w:lastRenderedPageBreak/>
        <w:t xml:space="preserve">a Bonferroni correction for multiple pairwise comparisons. Layers were signficantly different in TB, SS, and MA. No significant differences in dispersion between layers in the polymictic lakes (CB, FB, and WS), meromictic lake HK, or NS, a dimictic lake with an additional artificial mixing event. </w:t>
      </w:r>
    </w:p>
    <w:p w14:paraId="03938B90" w14:textId="77777777" w:rsidR="00E65E7D" w:rsidRDefault="00E65E7D" w:rsidP="00E65E7D">
      <w:pPr>
        <w:spacing w:line="480" w:lineRule="auto"/>
        <w:jc w:val="both"/>
        <w:rPr>
          <w:rFonts w:cs="Times New Roman"/>
          <w:noProof/>
          <w:szCs w:val="24"/>
        </w:rPr>
      </w:pPr>
    </w:p>
    <w:p w14:paraId="43D75CC9" w14:textId="77777777" w:rsidR="00320ABC" w:rsidRDefault="00320ABC" w:rsidP="00320ABC">
      <w:pPr>
        <w:spacing w:line="480" w:lineRule="auto"/>
        <w:jc w:val="both"/>
      </w:pPr>
      <w:r>
        <w:rPr>
          <w:noProof/>
        </w:rPr>
        <w:drawing>
          <wp:inline distT="0" distB="0" distL="0" distR="0" wp14:anchorId="425DB4EE" wp14:editId="1FF2E049">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380F69E1" w14:textId="77777777" w:rsidR="00320ABC" w:rsidRPr="004B6FB8" w:rsidRDefault="00320ABC" w:rsidP="00E65E7D">
      <w:pPr>
        <w:spacing w:line="480" w:lineRule="auto"/>
        <w:jc w:val="both"/>
      </w:pPr>
      <w:r>
        <w:rPr>
          <w:b/>
        </w:rPr>
        <w:t xml:space="preserve">Figure 4. Numbers of unique and shared OTUs by mixing regime. </w:t>
      </w:r>
      <w:r>
        <w:t>To better understand how shared community membership differs by mixing regime, we quantified the number of shared and unique OTUs in each category. An OTU needed only to appear in one sample at any abundance to be considered present in a category. We found that in both layers, meromictic lakes have the greatest numbers of unique OTUs and polymictic lakes have the least. Meromictic and dimictic lakes shared the most OTUs, while meromictic and polymictic lakes shared the least. Dimictic lakes shared more OTUs with meromictic lakes than with polymictic lakes.</w:t>
      </w:r>
    </w:p>
    <w:p w14:paraId="4D732F0E" w14:textId="77777777" w:rsidR="00320ABC" w:rsidRDefault="00320ABC" w:rsidP="00320ABC">
      <w:pPr>
        <w:spacing w:line="480" w:lineRule="auto"/>
        <w:ind w:firstLine="720"/>
        <w:jc w:val="both"/>
      </w:pPr>
    </w:p>
    <w:p w14:paraId="273A6CDE" w14:textId="56E10F5D" w:rsidR="00320ABC" w:rsidRPr="00320ABC" w:rsidRDefault="00320ABC" w:rsidP="00E65E7D">
      <w:pPr>
        <w:spacing w:line="480" w:lineRule="auto"/>
        <w:jc w:val="both"/>
      </w:pPr>
      <w:r w:rsidRPr="00A74786">
        <w:rPr>
          <w:noProof/>
        </w:rPr>
        <w:lastRenderedPageBreak/>
        <w:drawing>
          <wp:anchor distT="0" distB="0" distL="114300" distR="114300" simplePos="0" relativeHeight="251663360" behindDoc="1" locked="0" layoutInCell="1" allowOverlap="1" wp14:anchorId="1317567A" wp14:editId="015D4B2F">
            <wp:simplePos x="0" y="0"/>
            <wp:positionH relativeFrom="margin">
              <wp:posOffset>-342900</wp:posOffset>
            </wp:positionH>
            <wp:positionV relativeFrom="paragraph">
              <wp:posOffset>114300</wp:posOffset>
            </wp:positionV>
            <wp:extent cx="6400800" cy="4267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3"/>
                    <a:stretch>
                      <a:fillRect/>
                    </a:stretch>
                  </pic:blipFill>
                  <pic:spPr>
                    <a:xfrm>
                      <a:off x="0" y="0"/>
                      <a:ext cx="6400800" cy="4267200"/>
                    </a:xfrm>
                    <a:prstGeom prst="rect">
                      <a:avLst/>
                    </a:prstGeom>
                  </pic:spPr>
                </pic:pic>
              </a:graphicData>
            </a:graphic>
            <wp14:sizeRelH relativeFrom="margin">
              <wp14:pctWidth>0</wp14:pctWidth>
            </wp14:sizeRelH>
            <wp14:sizeRelV relativeFrom="margin">
              <wp14:pctHeight>0</wp14:pctHeight>
            </wp14:sizeRelV>
          </wp:anchor>
        </w:drawing>
      </w:r>
      <w:r w:rsidRPr="00A74786">
        <w:rPr>
          <w:b/>
        </w:rPr>
        <w:t xml:space="preserve">Figure 5. Traits of freshwater lineages. </w:t>
      </w:r>
      <w:r w:rsidRPr="00A74786">
        <w:t xml:space="preserve">These well-defined freshwater groups showed similar persistence, variance, and abundance in every lake, despite differing abundance patterns. Data from </w:t>
      </w:r>
      <w:proofErr w:type="spellStart"/>
      <w:r w:rsidRPr="00A74786">
        <w:t>epilimnia</w:t>
      </w:r>
      <w:proofErr w:type="spellEnd"/>
      <w:r w:rsidRPr="00A74786">
        <w:t xml:space="preserve"> with at least two years of undisturbed sampling are shown here. Mean abundance was represented as the average percentage of reads attributed to each lineage when that lineage was present. Variability was measured as the coefficient of variation. Persistence (shaded color) was defined as the proportion of samples containing each lineage. The observed consistency in mean abundance, variability, and persistence suggests that unknown functions or metabolic characteristics drive a stable lifestyle. Additional plots by year can be found in Figure S8.</w:t>
      </w:r>
    </w:p>
    <w:sectPr w:rsidR="00320ABC" w:rsidRPr="00320ABC" w:rsidSect="001B6679">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534B3F" w14:textId="77777777" w:rsidR="00920F61" w:rsidRDefault="00920F61" w:rsidP="00E65E7D">
      <w:pPr>
        <w:spacing w:after="0" w:line="240" w:lineRule="auto"/>
      </w:pPr>
      <w:r>
        <w:separator/>
      </w:r>
    </w:p>
  </w:endnote>
  <w:endnote w:type="continuationSeparator" w:id="0">
    <w:p w14:paraId="5C32D183" w14:textId="77777777" w:rsidR="00920F61" w:rsidRDefault="00920F61" w:rsidP="00E65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Regular"/>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430277"/>
      <w:docPartObj>
        <w:docPartGallery w:val="Page Numbers (Bottom of Page)"/>
        <w:docPartUnique/>
      </w:docPartObj>
    </w:sdtPr>
    <w:sdtEndPr>
      <w:rPr>
        <w:noProof/>
      </w:rPr>
    </w:sdtEndPr>
    <w:sdtContent>
      <w:p w14:paraId="71C026BB" w14:textId="67E7DF83" w:rsidR="00E65E7D" w:rsidRDefault="00E65E7D">
        <w:pPr>
          <w:pStyle w:val="Footer"/>
          <w:jc w:val="right"/>
        </w:pPr>
        <w:r>
          <w:fldChar w:fldCharType="begin"/>
        </w:r>
        <w:r>
          <w:instrText xml:space="preserve"> PAGE   \* MERGEFORMAT </w:instrText>
        </w:r>
        <w:r>
          <w:fldChar w:fldCharType="separate"/>
        </w:r>
        <w:r w:rsidR="00CB1DCF">
          <w:rPr>
            <w:noProof/>
          </w:rPr>
          <w:t>20</w:t>
        </w:r>
        <w:r>
          <w:rPr>
            <w:noProof/>
          </w:rPr>
          <w:fldChar w:fldCharType="end"/>
        </w:r>
      </w:p>
    </w:sdtContent>
  </w:sdt>
  <w:p w14:paraId="387AF8E9" w14:textId="77777777" w:rsidR="00E65E7D" w:rsidRDefault="00E65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C82CAB" w14:textId="77777777" w:rsidR="00920F61" w:rsidRDefault="00920F61" w:rsidP="00E65E7D">
      <w:pPr>
        <w:spacing w:after="0" w:line="240" w:lineRule="auto"/>
      </w:pPr>
      <w:r>
        <w:separator/>
      </w:r>
    </w:p>
  </w:footnote>
  <w:footnote w:type="continuationSeparator" w:id="0">
    <w:p w14:paraId="61C524A8" w14:textId="77777777" w:rsidR="00920F61" w:rsidRDefault="00920F61" w:rsidP="00E65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90B65"/>
    <w:rsid w:val="000C4725"/>
    <w:rsid w:val="000C77D4"/>
    <w:rsid w:val="000E14FC"/>
    <w:rsid w:val="00103BCA"/>
    <w:rsid w:val="001046F9"/>
    <w:rsid w:val="00111606"/>
    <w:rsid w:val="00120811"/>
    <w:rsid w:val="001504E8"/>
    <w:rsid w:val="00152BE5"/>
    <w:rsid w:val="00154CA5"/>
    <w:rsid w:val="00177611"/>
    <w:rsid w:val="00184E65"/>
    <w:rsid w:val="001A23A2"/>
    <w:rsid w:val="001A4EFF"/>
    <w:rsid w:val="001A706E"/>
    <w:rsid w:val="001B5FE7"/>
    <w:rsid w:val="001B6103"/>
    <w:rsid w:val="001B6679"/>
    <w:rsid w:val="001D1348"/>
    <w:rsid w:val="001D40CD"/>
    <w:rsid w:val="001E66FB"/>
    <w:rsid w:val="001F1D37"/>
    <w:rsid w:val="001F7DB6"/>
    <w:rsid w:val="0021185D"/>
    <w:rsid w:val="00213043"/>
    <w:rsid w:val="00214573"/>
    <w:rsid w:val="00217481"/>
    <w:rsid w:val="00220711"/>
    <w:rsid w:val="00226F21"/>
    <w:rsid w:val="00230FF6"/>
    <w:rsid w:val="00261E0A"/>
    <w:rsid w:val="00266438"/>
    <w:rsid w:val="00280A33"/>
    <w:rsid w:val="002E7109"/>
    <w:rsid w:val="002F1C22"/>
    <w:rsid w:val="00320ABC"/>
    <w:rsid w:val="0033104B"/>
    <w:rsid w:val="00351011"/>
    <w:rsid w:val="0035214D"/>
    <w:rsid w:val="00375D91"/>
    <w:rsid w:val="00383CFF"/>
    <w:rsid w:val="00385C5B"/>
    <w:rsid w:val="003A0A46"/>
    <w:rsid w:val="003A4132"/>
    <w:rsid w:val="003A5924"/>
    <w:rsid w:val="003D3F6B"/>
    <w:rsid w:val="003E73A5"/>
    <w:rsid w:val="003F1439"/>
    <w:rsid w:val="00400C71"/>
    <w:rsid w:val="00415F71"/>
    <w:rsid w:val="004277CA"/>
    <w:rsid w:val="00434CE4"/>
    <w:rsid w:val="00437869"/>
    <w:rsid w:val="00443C67"/>
    <w:rsid w:val="00455A78"/>
    <w:rsid w:val="00460471"/>
    <w:rsid w:val="00467886"/>
    <w:rsid w:val="004715CA"/>
    <w:rsid w:val="00474A6E"/>
    <w:rsid w:val="00475922"/>
    <w:rsid w:val="004A6171"/>
    <w:rsid w:val="004A7AF5"/>
    <w:rsid w:val="004B6FB8"/>
    <w:rsid w:val="004C1871"/>
    <w:rsid w:val="004D2E11"/>
    <w:rsid w:val="004D456E"/>
    <w:rsid w:val="004E2D12"/>
    <w:rsid w:val="00512BC6"/>
    <w:rsid w:val="005245FD"/>
    <w:rsid w:val="00527343"/>
    <w:rsid w:val="0053265A"/>
    <w:rsid w:val="00594EA6"/>
    <w:rsid w:val="005B2AD4"/>
    <w:rsid w:val="005C1E48"/>
    <w:rsid w:val="005C4246"/>
    <w:rsid w:val="005E4080"/>
    <w:rsid w:val="00603D46"/>
    <w:rsid w:val="00604088"/>
    <w:rsid w:val="00606066"/>
    <w:rsid w:val="00611E4D"/>
    <w:rsid w:val="006139B4"/>
    <w:rsid w:val="00652CD8"/>
    <w:rsid w:val="00670B1B"/>
    <w:rsid w:val="00673323"/>
    <w:rsid w:val="006861A9"/>
    <w:rsid w:val="00692CC9"/>
    <w:rsid w:val="006B2F4E"/>
    <w:rsid w:val="006F4646"/>
    <w:rsid w:val="00722227"/>
    <w:rsid w:val="0072376A"/>
    <w:rsid w:val="0073112A"/>
    <w:rsid w:val="007368AC"/>
    <w:rsid w:val="0074058E"/>
    <w:rsid w:val="007407B3"/>
    <w:rsid w:val="00753496"/>
    <w:rsid w:val="00763929"/>
    <w:rsid w:val="007655CF"/>
    <w:rsid w:val="00774C08"/>
    <w:rsid w:val="007816F0"/>
    <w:rsid w:val="00794ED0"/>
    <w:rsid w:val="007C1459"/>
    <w:rsid w:val="007D74BE"/>
    <w:rsid w:val="007E484E"/>
    <w:rsid w:val="00813763"/>
    <w:rsid w:val="008250E9"/>
    <w:rsid w:val="00830ACD"/>
    <w:rsid w:val="008311BE"/>
    <w:rsid w:val="00835F08"/>
    <w:rsid w:val="008532A6"/>
    <w:rsid w:val="00863976"/>
    <w:rsid w:val="008B0E44"/>
    <w:rsid w:val="008B6087"/>
    <w:rsid w:val="008E5CB5"/>
    <w:rsid w:val="009032E3"/>
    <w:rsid w:val="009043EF"/>
    <w:rsid w:val="009130EC"/>
    <w:rsid w:val="009138F0"/>
    <w:rsid w:val="00913A4E"/>
    <w:rsid w:val="00920F61"/>
    <w:rsid w:val="009376CB"/>
    <w:rsid w:val="0098316F"/>
    <w:rsid w:val="009961B9"/>
    <w:rsid w:val="009A2012"/>
    <w:rsid w:val="009A4007"/>
    <w:rsid w:val="009B7954"/>
    <w:rsid w:val="009C26AD"/>
    <w:rsid w:val="009D2487"/>
    <w:rsid w:val="009F1636"/>
    <w:rsid w:val="009F6A15"/>
    <w:rsid w:val="00A25DCF"/>
    <w:rsid w:val="00A302A1"/>
    <w:rsid w:val="00A40FC4"/>
    <w:rsid w:val="00A74786"/>
    <w:rsid w:val="00A77E51"/>
    <w:rsid w:val="00AB0CD6"/>
    <w:rsid w:val="00AB194C"/>
    <w:rsid w:val="00AC0C2E"/>
    <w:rsid w:val="00AC3D4B"/>
    <w:rsid w:val="00AE4FD7"/>
    <w:rsid w:val="00AF29A1"/>
    <w:rsid w:val="00AF4C53"/>
    <w:rsid w:val="00B103AB"/>
    <w:rsid w:val="00B119D4"/>
    <w:rsid w:val="00B17C95"/>
    <w:rsid w:val="00B43BC4"/>
    <w:rsid w:val="00B51DBA"/>
    <w:rsid w:val="00B56382"/>
    <w:rsid w:val="00B77D0D"/>
    <w:rsid w:val="00B819B1"/>
    <w:rsid w:val="00BB49C5"/>
    <w:rsid w:val="00BC3410"/>
    <w:rsid w:val="00BD30A9"/>
    <w:rsid w:val="00BF1911"/>
    <w:rsid w:val="00BF468C"/>
    <w:rsid w:val="00BF513F"/>
    <w:rsid w:val="00C32D93"/>
    <w:rsid w:val="00C33BCD"/>
    <w:rsid w:val="00C41A27"/>
    <w:rsid w:val="00C60016"/>
    <w:rsid w:val="00C6076A"/>
    <w:rsid w:val="00C66B3F"/>
    <w:rsid w:val="00C8344B"/>
    <w:rsid w:val="00C84C32"/>
    <w:rsid w:val="00C85386"/>
    <w:rsid w:val="00C91FE3"/>
    <w:rsid w:val="00CA5846"/>
    <w:rsid w:val="00CB1DCF"/>
    <w:rsid w:val="00CD0AA6"/>
    <w:rsid w:val="00CD244E"/>
    <w:rsid w:val="00CE776A"/>
    <w:rsid w:val="00CF3424"/>
    <w:rsid w:val="00CF5084"/>
    <w:rsid w:val="00CF635F"/>
    <w:rsid w:val="00D23D90"/>
    <w:rsid w:val="00D61773"/>
    <w:rsid w:val="00D730C7"/>
    <w:rsid w:val="00D87EC8"/>
    <w:rsid w:val="00DB1440"/>
    <w:rsid w:val="00DB346E"/>
    <w:rsid w:val="00DC7A12"/>
    <w:rsid w:val="00DD7644"/>
    <w:rsid w:val="00E01846"/>
    <w:rsid w:val="00E07062"/>
    <w:rsid w:val="00E23DD4"/>
    <w:rsid w:val="00E65E7D"/>
    <w:rsid w:val="00E736A2"/>
    <w:rsid w:val="00E738AA"/>
    <w:rsid w:val="00E82ACD"/>
    <w:rsid w:val="00E97B01"/>
    <w:rsid w:val="00EB624B"/>
    <w:rsid w:val="00EC17F5"/>
    <w:rsid w:val="00EC28F0"/>
    <w:rsid w:val="00EC6335"/>
    <w:rsid w:val="00ED1AA6"/>
    <w:rsid w:val="00ED5157"/>
    <w:rsid w:val="00ED5E43"/>
    <w:rsid w:val="00EE703B"/>
    <w:rsid w:val="00F200A4"/>
    <w:rsid w:val="00F33076"/>
    <w:rsid w:val="00F40896"/>
    <w:rsid w:val="00F513F6"/>
    <w:rsid w:val="00F706BB"/>
    <w:rsid w:val="00F74681"/>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E8799475-DB0C-45F8-B9E9-D1BFF10BA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 w:type="paragraph" w:styleId="Header">
    <w:name w:val="header"/>
    <w:basedOn w:val="Normal"/>
    <w:link w:val="HeaderChar"/>
    <w:uiPriority w:val="99"/>
    <w:unhideWhenUsed/>
    <w:rsid w:val="00E65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E7D"/>
    <w:rPr>
      <w:rFonts w:ascii="Times New Roman" w:hAnsi="Times New Roman"/>
      <w:sz w:val="24"/>
    </w:rPr>
  </w:style>
  <w:style w:type="paragraph" w:styleId="Footer">
    <w:name w:val="footer"/>
    <w:basedOn w:val="Normal"/>
    <w:link w:val="FooterChar"/>
    <w:uiPriority w:val="99"/>
    <w:unhideWhenUsed/>
    <w:rsid w:val="00E65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E7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cMahonLab/16STaxAs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B8EF4-0235-4932-B7C8-68EF91620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31</Pages>
  <Words>30888</Words>
  <Characters>176065</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cp:revision>
  <dcterms:created xsi:type="dcterms:W3CDTF">2017-04-05T12:36:00Z</dcterms:created>
  <dcterms:modified xsi:type="dcterms:W3CDTF">2017-04-1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ety-for-micro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03e4f07-ef1e-39f0-a000-d1a2bff6bccf</vt:lpwstr>
  </property>
</Properties>
</file>